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AC81AE" w14:textId="366384F2" w:rsidR="00900B91" w:rsidRPr="00922119" w:rsidRDefault="00000000" w:rsidP="00900B91">
      <w:pPr>
        <w:pStyle w:val="Judul"/>
        <w:spacing w:before="0" w:line="240" w:lineRule="auto"/>
        <w:jc w:val="center"/>
        <w:rPr>
          <w:rFonts w:ascii="Times New Roman" w:hAnsi="Times New Roman" w:cs="Times New Roman"/>
          <w:sz w:val="20"/>
        </w:rPr>
      </w:pPr>
      <w:r w:rsidRPr="00922119">
        <w:rPr>
          <w:rFonts w:ascii="Times New Roman" w:hAnsi="Times New Roman" w:cs="Times New Roman"/>
          <w:sz w:val="20"/>
        </w:rPr>
        <w:t xml:space="preserve">Bibliometrics Analysis Using </w:t>
      </w:r>
      <w:proofErr w:type="spellStart"/>
      <w:r w:rsidRPr="00922119">
        <w:rPr>
          <w:rFonts w:ascii="Times New Roman" w:hAnsi="Times New Roman" w:cs="Times New Roman"/>
          <w:sz w:val="20"/>
        </w:rPr>
        <w:t>Vosviewer</w:t>
      </w:r>
      <w:proofErr w:type="spellEnd"/>
    </w:p>
    <w:p w14:paraId="330966A7" w14:textId="22EFF761" w:rsidR="00900B91" w:rsidRPr="00922119" w:rsidRDefault="00000000" w:rsidP="00900B91">
      <w:pPr>
        <w:pStyle w:val="Judul"/>
        <w:spacing w:before="0" w:line="240" w:lineRule="auto"/>
        <w:jc w:val="center"/>
        <w:rPr>
          <w:rFonts w:ascii="Times New Roman" w:hAnsi="Times New Roman" w:cs="Times New Roman"/>
          <w:sz w:val="20"/>
        </w:rPr>
      </w:pPr>
      <w:r w:rsidRPr="00922119">
        <w:rPr>
          <w:rFonts w:ascii="Times New Roman" w:hAnsi="Times New Roman" w:cs="Times New Roman"/>
          <w:sz w:val="20"/>
        </w:rPr>
        <w:t>and Publish or Perish:</w:t>
      </w:r>
    </w:p>
    <w:p w14:paraId="649B60E5" w14:textId="77777777" w:rsidR="00900B91" w:rsidRPr="00922119" w:rsidRDefault="00000000" w:rsidP="00900B91">
      <w:pPr>
        <w:pStyle w:val="Judul"/>
        <w:spacing w:before="0" w:line="240" w:lineRule="auto"/>
        <w:jc w:val="center"/>
        <w:rPr>
          <w:rFonts w:ascii="Times New Roman" w:hAnsi="Times New Roman" w:cs="Times New Roman"/>
          <w:sz w:val="20"/>
        </w:rPr>
      </w:pPr>
      <w:r w:rsidRPr="00922119">
        <w:rPr>
          <w:rFonts w:ascii="Times New Roman" w:hAnsi="Times New Roman" w:cs="Times New Roman"/>
          <w:sz w:val="20"/>
        </w:rPr>
        <w:t xml:space="preserve">Trends and Visualization of Soft Computing Research in Natural Language Processing </w:t>
      </w:r>
    </w:p>
    <w:p w14:paraId="31BBD62A" w14:textId="6AF2184E" w:rsidR="005F6DB3" w:rsidRPr="00922119" w:rsidRDefault="00000000" w:rsidP="00900B91">
      <w:pPr>
        <w:pStyle w:val="Judul"/>
        <w:spacing w:before="0" w:line="240" w:lineRule="auto"/>
        <w:jc w:val="center"/>
        <w:rPr>
          <w:rFonts w:ascii="Times New Roman" w:hAnsi="Times New Roman" w:cs="Times New Roman"/>
          <w:sz w:val="20"/>
        </w:rPr>
      </w:pPr>
      <w:r w:rsidRPr="00922119">
        <w:rPr>
          <w:rFonts w:ascii="Times New Roman" w:hAnsi="Times New Roman" w:cs="Times New Roman"/>
          <w:sz w:val="20"/>
        </w:rPr>
        <w:t xml:space="preserve">(using </w:t>
      </w:r>
      <w:proofErr w:type="spellStart"/>
      <w:r w:rsidRPr="00922119">
        <w:rPr>
          <w:rFonts w:ascii="Times New Roman" w:hAnsi="Times New Roman" w:cs="Times New Roman"/>
          <w:sz w:val="20"/>
        </w:rPr>
        <w:t>Crossref</w:t>
      </w:r>
      <w:proofErr w:type="spellEnd"/>
      <w:r w:rsidRPr="00922119">
        <w:rPr>
          <w:rFonts w:ascii="Times New Roman" w:hAnsi="Times New Roman" w:cs="Times New Roman"/>
          <w:sz w:val="20"/>
        </w:rPr>
        <w:t xml:space="preserve"> data)</w:t>
      </w:r>
    </w:p>
    <w:p w14:paraId="0E13D6AA"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rPr>
          <w:rFonts w:ascii="Times New Roman" w:hAnsi="Times New Roman"/>
        </w:rPr>
      </w:pPr>
    </w:p>
    <w:p w14:paraId="423FEC6C"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rPr>
          <w:rFonts w:ascii="Times New Roman" w:hAnsi="Times New Roman"/>
        </w:rPr>
      </w:pPr>
    </w:p>
    <w:p w14:paraId="295DBFD5" w14:textId="50F2323F" w:rsidR="005F6DB3" w:rsidRPr="00922119" w:rsidRDefault="00900B91" w:rsidP="00900B91">
      <w:pPr>
        <w:tabs>
          <w:tab w:val="left" w:pos="0"/>
          <w:tab w:val="left" w:pos="360"/>
          <w:tab w:val="left" w:pos="720"/>
          <w:tab w:val="left" w:pos="1080"/>
          <w:tab w:val="left" w:pos="1440"/>
          <w:tab w:val="left" w:pos="1800"/>
          <w:tab w:val="left" w:pos="2160"/>
          <w:tab w:val="left" w:pos="2880"/>
          <w:tab w:val="left" w:pos="3600"/>
          <w:tab w:val="left" w:pos="4320"/>
        </w:tabs>
        <w:ind w:firstLine="360"/>
        <w:rPr>
          <w:rFonts w:ascii="Times New Roman" w:hAnsi="Times New Roman"/>
          <w:b/>
          <w:bCs/>
        </w:rPr>
      </w:pPr>
      <w:r w:rsidRPr="00922119">
        <w:rPr>
          <w:rFonts w:ascii="Times New Roman" w:hAnsi="Times New Roman"/>
          <w:b/>
          <w:bCs/>
        </w:rPr>
        <w:t>Abstract</w:t>
      </w:r>
    </w:p>
    <w:p w14:paraId="0C9504A1"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rPr>
          <w:rFonts w:ascii="Times New Roman" w:hAnsi="Times New Roman"/>
        </w:rPr>
      </w:pPr>
    </w:p>
    <w:p w14:paraId="4BDF5B72" w14:textId="77777777" w:rsidR="005F6DB3" w:rsidRPr="00922119" w:rsidRDefault="00000000" w:rsidP="00900B91">
      <w:pPr>
        <w:numPr>
          <w:ilvl w:val="0"/>
          <w:numId w:val="1"/>
        </w:numPr>
        <w:tabs>
          <w:tab w:val="left" w:pos="235"/>
          <w:tab w:val="left" w:pos="720"/>
        </w:tabs>
        <w:rPr>
          <w:rFonts w:ascii="Times New Roman" w:hAnsi="Times New Roman"/>
        </w:rPr>
      </w:pPr>
      <w:bookmarkStart w:id="0" w:name="_Hlk169547247"/>
      <w:r w:rsidRPr="00922119">
        <w:rPr>
          <w:rFonts w:ascii="Times New Roman" w:hAnsi="Times New Roman"/>
        </w:rPr>
        <w:t xml:space="preserve">Bibliometrics, </w:t>
      </w:r>
    </w:p>
    <w:p w14:paraId="52C3FEC7" w14:textId="77777777" w:rsidR="005F6DB3" w:rsidRPr="00922119" w:rsidRDefault="00000000" w:rsidP="00900B91">
      <w:pPr>
        <w:numPr>
          <w:ilvl w:val="0"/>
          <w:numId w:val="1"/>
        </w:numPr>
        <w:tabs>
          <w:tab w:val="left" w:pos="235"/>
          <w:tab w:val="left" w:pos="720"/>
        </w:tabs>
        <w:rPr>
          <w:rFonts w:ascii="Times New Roman" w:hAnsi="Times New Roman"/>
        </w:rPr>
      </w:pPr>
      <w:r w:rsidRPr="00922119">
        <w:rPr>
          <w:rFonts w:ascii="Times New Roman" w:hAnsi="Times New Roman"/>
        </w:rPr>
        <w:t xml:space="preserve">Natural Language Processing, </w:t>
      </w:r>
    </w:p>
    <w:p w14:paraId="4411F461" w14:textId="77777777" w:rsidR="005F6DB3" w:rsidRPr="00922119" w:rsidRDefault="00000000" w:rsidP="00900B91">
      <w:pPr>
        <w:numPr>
          <w:ilvl w:val="0"/>
          <w:numId w:val="1"/>
        </w:numPr>
        <w:tabs>
          <w:tab w:val="left" w:pos="235"/>
          <w:tab w:val="left" w:pos="720"/>
        </w:tabs>
        <w:rPr>
          <w:rFonts w:ascii="Times New Roman" w:hAnsi="Times New Roman"/>
        </w:rPr>
      </w:pPr>
      <w:r w:rsidRPr="00922119">
        <w:rPr>
          <w:rFonts w:ascii="Times New Roman" w:hAnsi="Times New Roman"/>
        </w:rPr>
        <w:t>Soft Computing</w:t>
      </w:r>
    </w:p>
    <w:p w14:paraId="7FD91024" w14:textId="77777777" w:rsidR="005F6DB3" w:rsidRPr="00922119" w:rsidRDefault="00000000" w:rsidP="00900B91">
      <w:pPr>
        <w:numPr>
          <w:ilvl w:val="0"/>
          <w:numId w:val="1"/>
        </w:numPr>
        <w:tabs>
          <w:tab w:val="left" w:pos="235"/>
          <w:tab w:val="left" w:pos="720"/>
        </w:tabs>
        <w:rPr>
          <w:rFonts w:ascii="Times New Roman" w:hAnsi="Times New Roman"/>
        </w:rPr>
      </w:pPr>
      <w:r w:rsidRPr="00922119">
        <w:rPr>
          <w:rFonts w:ascii="Times New Roman" w:hAnsi="Times New Roman"/>
        </w:rPr>
        <w:t>Network visualization</w:t>
      </w:r>
    </w:p>
    <w:p w14:paraId="454D2C4A" w14:textId="57C18352" w:rsidR="005F6DB3" w:rsidRPr="00922119" w:rsidRDefault="00953098" w:rsidP="00900B91">
      <w:pPr>
        <w:numPr>
          <w:ilvl w:val="0"/>
          <w:numId w:val="1"/>
        </w:numPr>
        <w:tabs>
          <w:tab w:val="left" w:pos="235"/>
          <w:tab w:val="left" w:pos="720"/>
        </w:tabs>
        <w:rPr>
          <w:rFonts w:ascii="Times New Roman" w:hAnsi="Times New Roman"/>
        </w:rPr>
      </w:pPr>
      <w:r w:rsidRPr="00922119">
        <w:rPr>
          <w:rFonts w:ascii="Times New Roman" w:hAnsi="Times New Roman"/>
        </w:rPr>
        <w:t>C</w:t>
      </w:r>
      <w:r w:rsidR="00000000" w:rsidRPr="00922119">
        <w:rPr>
          <w:rFonts w:ascii="Times New Roman" w:hAnsi="Times New Roman"/>
        </w:rPr>
        <w:t>lusters</w:t>
      </w:r>
    </w:p>
    <w:bookmarkEnd w:id="0"/>
    <w:p w14:paraId="547275B1" w14:textId="77777777" w:rsidR="005F6DB3" w:rsidRPr="00922119" w:rsidRDefault="005F6DB3" w:rsidP="00900B91">
      <w:pPr>
        <w:jc w:val="both"/>
        <w:rPr>
          <w:rFonts w:ascii="Times New Roman" w:hAnsi="Times New Roman"/>
        </w:rPr>
      </w:pPr>
    </w:p>
    <w:p w14:paraId="4619FBE4" w14:textId="77D40C92" w:rsidR="005F6DB3" w:rsidRPr="00922119" w:rsidRDefault="00000000" w:rsidP="00900B91">
      <w:pPr>
        <w:jc w:val="both"/>
        <w:rPr>
          <w:rFonts w:ascii="Times New Roman" w:hAnsi="Times New Roman"/>
        </w:rPr>
      </w:pPr>
      <w:bookmarkStart w:id="1" w:name="_Hlk169547382"/>
      <w:r w:rsidRPr="00922119">
        <w:rPr>
          <w:rFonts w:ascii="Times New Roman" w:hAnsi="Times New Roman"/>
        </w:rPr>
        <w:t xml:space="preserve">The background of this research is the significant increase in the number of scientific publications related to the use of soft computing in natural language processing (NLP) in recent years. As bibliometric data becomes increasingly complex, an effective tool is needed to map and analyze this data. </w:t>
      </w:r>
      <w:r w:rsidRPr="00922119">
        <w:rPr>
          <w:rFonts w:ascii="Times New Roman" w:hAnsi="Times New Roman"/>
          <w:b/>
          <w:bCs/>
        </w:rPr>
        <w:t>This study aims</w:t>
      </w:r>
      <w:r w:rsidRPr="00922119">
        <w:rPr>
          <w:rFonts w:ascii="Times New Roman" w:hAnsi="Times New Roman"/>
        </w:rPr>
        <w:t xml:space="preserve"> to analyze and demonstrate the steps of bibliometric data analysis using </w:t>
      </w:r>
      <w:proofErr w:type="spellStart"/>
      <w:r w:rsidRPr="00922119">
        <w:rPr>
          <w:rFonts w:ascii="Times New Roman" w:hAnsi="Times New Roman"/>
        </w:rPr>
        <w:t>VOSViewer</w:t>
      </w:r>
      <w:proofErr w:type="spellEnd"/>
      <w:r w:rsidRPr="00922119">
        <w:rPr>
          <w:rFonts w:ascii="Times New Roman" w:hAnsi="Times New Roman"/>
        </w:rPr>
        <w:t xml:space="preserve"> comprehensively and systematically. </w:t>
      </w:r>
      <w:r w:rsidRPr="00922119">
        <w:rPr>
          <w:rFonts w:ascii="Times New Roman" w:hAnsi="Times New Roman"/>
          <w:b/>
          <w:bCs/>
        </w:rPr>
        <w:t>The method used</w:t>
      </w:r>
      <w:r w:rsidRPr="00922119">
        <w:rPr>
          <w:rFonts w:ascii="Times New Roman" w:hAnsi="Times New Roman"/>
        </w:rPr>
        <w:t xml:space="preserve"> in this research involves conducting bibliometric analysis to generate visualizations of collaboration network maps and collaboration density maps. The analysis was conducted on a total of 1000 documents obtained on the specified topic for the period 2019-2023. </w:t>
      </w:r>
      <w:r w:rsidR="004B4D6E" w:rsidRPr="00922119">
        <w:rPr>
          <w:rFonts w:ascii="Times New Roman" w:hAnsi="Times New Roman"/>
          <w:b/>
          <w:bCs/>
        </w:rPr>
        <w:t xml:space="preserve">The results </w:t>
      </w:r>
      <w:r w:rsidR="004B4D6E" w:rsidRPr="00922119">
        <w:rPr>
          <w:rFonts w:ascii="Times New Roman" w:hAnsi="Times New Roman"/>
        </w:rPr>
        <w:t>of this research can be visualized with a network map, it can be seen that the research development map in NLP is divided into 5 clusters.</w:t>
      </w:r>
      <w:r w:rsidRPr="00922119">
        <w:rPr>
          <w:rFonts w:ascii="Times New Roman" w:hAnsi="Times New Roman"/>
        </w:rPr>
        <w:t xml:space="preserve"> Cluster One consists of 8 topics, Cluster Two consists of 6 topics, Cluster Three consists of 4 topics, Cluster Four consists of 3 topics, and Cluster Five consists of 3 topics. </w:t>
      </w:r>
      <w:r w:rsidR="004B4D6E" w:rsidRPr="00922119">
        <w:rPr>
          <w:rFonts w:ascii="Times New Roman" w:hAnsi="Times New Roman"/>
          <w:b/>
          <w:bCs/>
        </w:rPr>
        <w:t xml:space="preserve">The research conclusion </w:t>
      </w:r>
      <w:r w:rsidR="004B4D6E" w:rsidRPr="00922119">
        <w:rPr>
          <w:rFonts w:ascii="Times New Roman" w:hAnsi="Times New Roman"/>
        </w:rPr>
        <w:t xml:space="preserve">shows that </w:t>
      </w:r>
      <w:proofErr w:type="spellStart"/>
      <w:r w:rsidR="004B4D6E" w:rsidRPr="00922119">
        <w:rPr>
          <w:rFonts w:ascii="Times New Roman" w:hAnsi="Times New Roman"/>
        </w:rPr>
        <w:t>VOSViewer</w:t>
      </w:r>
      <w:proofErr w:type="spellEnd"/>
      <w:r w:rsidR="004B4D6E" w:rsidRPr="00922119">
        <w:rPr>
          <w:rFonts w:ascii="Times New Roman" w:hAnsi="Times New Roman"/>
        </w:rPr>
        <w:t xml:space="preserve"> can be used to provide recommendations in data analysis results. </w:t>
      </w:r>
      <w:r w:rsidRPr="00922119">
        <w:rPr>
          <w:rFonts w:ascii="Times New Roman" w:hAnsi="Times New Roman"/>
          <w:b/>
          <w:bCs/>
        </w:rPr>
        <w:t>This study provides</w:t>
      </w:r>
      <w:r w:rsidRPr="00922119">
        <w:rPr>
          <w:rFonts w:ascii="Times New Roman" w:hAnsi="Times New Roman"/>
        </w:rPr>
        <w:t xml:space="preserve"> a comprehensive and systematic guide for new users of </w:t>
      </w:r>
      <w:proofErr w:type="spellStart"/>
      <w:r w:rsidRPr="00922119">
        <w:rPr>
          <w:rFonts w:ascii="Times New Roman" w:hAnsi="Times New Roman"/>
        </w:rPr>
        <w:t>VOSViewer</w:t>
      </w:r>
      <w:proofErr w:type="spellEnd"/>
      <w:r w:rsidRPr="00922119">
        <w:rPr>
          <w:rFonts w:ascii="Times New Roman" w:hAnsi="Times New Roman"/>
        </w:rPr>
        <w:t xml:space="preserve"> to conduct bibliometric data analysis and effectively present the visualization of research developments in the field of NLP.</w:t>
      </w:r>
    </w:p>
    <w:bookmarkEnd w:id="1"/>
    <w:p w14:paraId="77DC3DC6" w14:textId="77777777" w:rsidR="004B4D6E" w:rsidRPr="00922119" w:rsidRDefault="004B4D6E" w:rsidP="00900B91">
      <w:pPr>
        <w:jc w:val="both"/>
        <w:rPr>
          <w:rFonts w:ascii="Times New Roman" w:hAnsi="Times New Roman"/>
          <w:b/>
          <w:bCs/>
        </w:rPr>
      </w:pPr>
    </w:p>
    <w:p w14:paraId="04CE7EA9" w14:textId="613E7904" w:rsidR="00B25859" w:rsidRPr="00922119" w:rsidRDefault="004B4D6E" w:rsidP="00B25859">
      <w:pPr>
        <w:numPr>
          <w:ilvl w:val="0"/>
          <w:numId w:val="2"/>
        </w:numPr>
        <w:jc w:val="both"/>
        <w:rPr>
          <w:rFonts w:ascii="Times New Roman" w:hAnsi="Times New Roman"/>
          <w:b/>
          <w:bCs/>
        </w:rPr>
      </w:pPr>
      <w:r w:rsidRPr="00922119">
        <w:rPr>
          <w:rFonts w:ascii="Times New Roman" w:hAnsi="Times New Roman"/>
          <w:b/>
          <w:bCs/>
        </w:rPr>
        <w:t>Introduction</w:t>
      </w:r>
    </w:p>
    <w:p w14:paraId="3ADC9A69" w14:textId="433F7487" w:rsidR="00EE2D3F" w:rsidRPr="00922119" w:rsidRDefault="00EE2D3F" w:rsidP="00EE2D3F">
      <w:pPr>
        <w:ind w:left="360" w:firstLine="360"/>
        <w:jc w:val="both"/>
        <w:rPr>
          <w:rFonts w:ascii="Times New Roman" w:hAnsi="Times New Roman"/>
        </w:rPr>
      </w:pPr>
      <w:bookmarkStart w:id="2" w:name="_Hlk169608674"/>
      <w:r w:rsidRPr="00922119">
        <w:rPr>
          <w:rFonts w:ascii="Times New Roman" w:hAnsi="Times New Roman"/>
        </w:rPr>
        <w:t>Bibliometric analysis is a methodological approach that involves the analysis of quantitative publications, usually scientific articles, to uncover patterns, trends, and relationships in a particular field of study</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DAfMXULA","properties":{"formattedCitation":"[1]","plainCitation":"[1]","noteIndex":0},"citationItems":[{"id":58,"uris":["http://zotero.org/users/local/g36qV1kJ/items/N4PX7EHF"],"itemData":{"id":58,"type":"article-journal","container-title":"International Entrepreneurship and Management Journal","DOI":"10.1007/s11365-017-0487-y","ISSN":"1554-7191, 1555-1938","issue":"2","journalAbbreviation":"Int Entrep Manag J","language":"en","page":"385-429","source":"DOI.org (Crossref)","title":"International entrepreneurship: a bibliometric overview","title-short":"International entrepreneurship","volume":"15","author":[{"family":"Baier-Fuentes","given":"Hugo"},{"family":"Merigó","given":"José M."},{"family":"Amorós","given":"José Ernesto"},{"family":"Gaviria-Marín","given":"Magaly"}],"issued":{"date-parts":[["2019",6]]}}}],"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1]</w:t>
      </w:r>
      <w:r w:rsidRPr="00922119">
        <w:rPr>
          <w:rFonts w:ascii="Times New Roman" w:hAnsi="Times New Roman"/>
        </w:rPr>
        <w:fldChar w:fldCharType="end"/>
      </w:r>
      <w:r w:rsidRPr="00922119">
        <w:rPr>
          <w:rFonts w:ascii="Times New Roman" w:hAnsi="Times New Roman"/>
        </w:rPr>
        <w:t xml:space="preserve">. This analysis often includes examining citation patterns, co-citation networks, keyword occurrences, and other bibliographic data to gain insight into the structure and development of a particular research field </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nBLu1EoB","properties":{"formattedCitation":"[2]","plainCitation":"[2]","noteIndex":0},"citationItems":[{"id":74,"uris":["http://zotero.org/users/local/g36qV1kJ/items/HJSESATM"],"itemData":{"id":74,"type":"article-journal","abstract":"Background/purpose: Telemedicine has gained the popularity during COVID-19 pandemic. “Teledentistry” as the dental application of telemedicine was also with increased attention. The bibliometric analysis was employed to examine the global research trends and the current implementation status of teledentistry.","container-title":"Journal of Dental Sciences","DOI":"10.1016/j.jds.2024.05.016","ISSN":"19917902","journalAbbreviation":"Journal of Dental Sciences","language":"en","page":"S1991790224001624","source":"DOI.org (Crossref)","title":"A bibliometric analysis of teledentistry published in the category of dentistry, oral surgery and medicine","author":[{"family":"Liu","given":"Ting-Chia"},{"family":"Chang","given":"Yu-Chao"}],"issued":{"date-parts":[["2024",5]]}}}],"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2]</w:t>
      </w:r>
      <w:r w:rsidRPr="00922119">
        <w:rPr>
          <w:rFonts w:ascii="Times New Roman" w:hAnsi="Times New Roman"/>
        </w:rPr>
        <w:fldChar w:fldCharType="end"/>
      </w:r>
      <w:r w:rsidRPr="00922119">
        <w:rPr>
          <w:rFonts w:ascii="Times New Roman" w:hAnsi="Times New Roman"/>
        </w:rPr>
        <w:t xml:space="preserve">. Through bibliometric analysis, researchers can identify influential works, key authors, emerging trends, and examine research in specific domains </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6QOBhoFF","properties":{"formattedCitation":"[3]","plainCitation":"[3]","noteIndex":0},"citationItems":[{"id":54,"uris":["http://zotero.org/users/local/g36qV1kJ/items/SHYEQPJK"],"itemData":{"id":54,"type":"article-journal","abstract":"STEM Module is one of the possible solutions in delivering STEM learning to students to improve better understanding. The purpose of this research was to provide a literature review regarding bibliometric analysis of ‘STEM-based module’ term. This research took the collection of articles from the database of Scopus during the period of 2015-2019. This research analysed 1095 articles. To generate a visualization, it employed VOSviewer software. The findings of this research provided a reference about a research that have been conducted related to STEM-based module.","container-title":"IOP Conference Series: Materials Science and Engineering","DOI":"10.1088/1757-899X/1098/3/032031","ISSN":"1757-8981, 1757-899X","issue":"3","journalAbbreviation":"IOP Conf. Ser.: Mater. Sci. Eng.","language":"en","page":"032031","source":"DOI.org (Crossref)","title":"Bibliometric analysis of the term ‘STEM module’","volume":"1098","author":[{"family":"Triwahyuningtyas","given":"D"},{"family":"Sundaygara","given":"C"},{"family":"Widiaty","given":"I"},{"family":"Nandiyanto","given":"A B D"},{"family":"Aji","given":"S D"},{"family":"Hudha","given":"M N"}],"issued":{"date-parts":[["2021",3,1]]}}}],"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3]</w:t>
      </w:r>
      <w:r w:rsidRPr="00922119">
        <w:rPr>
          <w:rFonts w:ascii="Times New Roman" w:hAnsi="Times New Roman"/>
        </w:rPr>
        <w:fldChar w:fldCharType="end"/>
      </w:r>
      <w:r w:rsidRPr="00922119">
        <w:rPr>
          <w:rFonts w:ascii="Times New Roman" w:hAnsi="Times New Roman"/>
        </w:rPr>
        <w:t>.</w:t>
      </w:r>
    </w:p>
    <w:bookmarkEnd w:id="2"/>
    <w:p w14:paraId="2D9F5FF6" w14:textId="77777777" w:rsidR="00EE2D3F" w:rsidRPr="00922119" w:rsidRDefault="00EE2D3F" w:rsidP="00EE2D3F">
      <w:pPr>
        <w:ind w:left="360" w:firstLine="360"/>
        <w:jc w:val="both"/>
        <w:rPr>
          <w:rFonts w:ascii="Times New Roman" w:hAnsi="Times New Roman"/>
        </w:rPr>
      </w:pPr>
    </w:p>
    <w:p w14:paraId="7A6A988C" w14:textId="1254C269" w:rsidR="005179C1" w:rsidRPr="00922119" w:rsidRDefault="00EE2D3F" w:rsidP="005179C1">
      <w:pPr>
        <w:ind w:left="360" w:firstLine="360"/>
        <w:jc w:val="both"/>
        <w:rPr>
          <w:rFonts w:ascii="Times New Roman" w:hAnsi="Times New Roman"/>
        </w:rPr>
      </w:pPr>
      <w:bookmarkStart w:id="3" w:name="_Hlk169608813"/>
      <w:r w:rsidRPr="00922119">
        <w:rPr>
          <w:rFonts w:ascii="Times New Roman" w:hAnsi="Times New Roman"/>
        </w:rPr>
        <w:t xml:space="preserve">Additionally, bibliometric analysis can play an important role in providing a comprehensive picture of a research field by mapping the intellectual structure of the field, highlighting core themes, and visualizing the relationships between different research entities </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7tRe41OR","properties":{"formattedCitation":"[4]","plainCitation":"[4]","noteIndex":0},"citationItems":[{"id":77,"uris":["http://zotero.org/users/local/g36qV1kJ/items/NW24H94C"],"itemData":{"id":77,"type":"article-journal","container-title":"Journal of Integrative Agriculture","DOI":"10.1016/j.jia.2024.05.003","ISSN":"20953119","journalAbbreviation":"Journal of Integrative Agriculture","language":"en","page":"S2095311924001941","source":"DOI.org (Crossref)","title":"Tracing the contribution of cattle farms to methane emissions through bibliometric analyses","author":[{"family":"Abdul","given":"Shakoor"},{"family":"Gul","given":"Zaib"},{"family":"Xu","given":"Ming"}],"issued":{"date-parts":[["2024",5]]}}}],"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4]</w:t>
      </w:r>
      <w:r w:rsidRPr="00922119">
        <w:rPr>
          <w:rFonts w:ascii="Times New Roman" w:hAnsi="Times New Roman"/>
        </w:rPr>
        <w:fldChar w:fldCharType="end"/>
      </w:r>
      <w:r w:rsidRPr="00922119">
        <w:rPr>
          <w:rFonts w:ascii="Times New Roman" w:hAnsi="Times New Roman"/>
        </w:rPr>
        <w:t xml:space="preserve">. Using tools such as </w:t>
      </w:r>
      <w:proofErr w:type="spellStart"/>
      <w:r w:rsidRPr="00922119">
        <w:rPr>
          <w:rFonts w:ascii="Times New Roman" w:hAnsi="Times New Roman"/>
        </w:rPr>
        <w:t>VOSviewer</w:t>
      </w:r>
      <w:proofErr w:type="spellEnd"/>
      <w:r w:rsidRPr="00922119">
        <w:rPr>
          <w:rFonts w:ascii="Times New Roman" w:hAnsi="Times New Roman"/>
        </w:rPr>
        <w:t xml:space="preserve">, researchers can create graphical representations of bibliometric data, facilitating exploration of citation networks and identification of groups of related publications </w:t>
      </w:r>
      <w:r w:rsidR="005179C1" w:rsidRPr="00922119">
        <w:rPr>
          <w:rFonts w:ascii="Times New Roman" w:hAnsi="Times New Roman"/>
        </w:rPr>
        <w:fldChar w:fldCharType="begin"/>
      </w:r>
      <w:r w:rsidR="00866A4F" w:rsidRPr="00922119">
        <w:rPr>
          <w:rFonts w:ascii="Times New Roman" w:hAnsi="Times New Roman"/>
        </w:rPr>
        <w:instrText xml:space="preserve"> ADDIN ZOTERO_ITEM CSL_CITATION {"citationID":"8Jxrbk1X","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5179C1" w:rsidRPr="00922119">
        <w:rPr>
          <w:rFonts w:ascii="Times New Roman" w:hAnsi="Times New Roman"/>
        </w:rPr>
        <w:fldChar w:fldCharType="separate"/>
      </w:r>
      <w:r w:rsidR="00866A4F" w:rsidRPr="00922119">
        <w:rPr>
          <w:rFonts w:ascii="Times New Roman" w:hAnsi="Times New Roman"/>
        </w:rPr>
        <w:t>[5]</w:t>
      </w:r>
      <w:r w:rsidR="005179C1" w:rsidRPr="00922119">
        <w:rPr>
          <w:rFonts w:ascii="Times New Roman" w:hAnsi="Times New Roman"/>
        </w:rPr>
        <w:fldChar w:fldCharType="end"/>
      </w:r>
      <w:r w:rsidRPr="00922119">
        <w:rPr>
          <w:rFonts w:ascii="Times New Roman" w:hAnsi="Times New Roman"/>
        </w:rPr>
        <w:t>. This approach allows researchers to efficiently navigate large amounts of scientific literature and uncover valuable insights that may not be apparent through traditional qualitative methods alone.</w:t>
      </w:r>
    </w:p>
    <w:bookmarkEnd w:id="3"/>
    <w:p w14:paraId="37035C0C" w14:textId="77777777" w:rsidR="005179C1" w:rsidRPr="00922119" w:rsidRDefault="005179C1" w:rsidP="005179C1">
      <w:pPr>
        <w:ind w:left="360" w:firstLine="360"/>
        <w:jc w:val="both"/>
        <w:rPr>
          <w:rFonts w:ascii="Times New Roman" w:hAnsi="Times New Roman"/>
        </w:rPr>
      </w:pPr>
    </w:p>
    <w:p w14:paraId="1500A4F0" w14:textId="09568AB3" w:rsidR="005179C1" w:rsidRPr="00922119" w:rsidRDefault="005179C1" w:rsidP="005179C1">
      <w:pPr>
        <w:ind w:left="360" w:firstLine="360"/>
        <w:jc w:val="both"/>
        <w:rPr>
          <w:rFonts w:ascii="Times New Roman" w:hAnsi="Times New Roman"/>
        </w:rPr>
      </w:pPr>
      <w:bookmarkStart w:id="4" w:name="_Hlk169608853"/>
      <w:r w:rsidRPr="00922119">
        <w:rPr>
          <w:rFonts w:ascii="Times New Roman" w:hAnsi="Times New Roman"/>
        </w:rPr>
        <w:t xml:space="preserve">In essence, bibliometric analysis serves as a powerful tool for evidence-based research evaluation, assisting decision-making processes, funding allocation, and identification of research priorities in academia and industry </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2sf5a6dV","properties":{"formattedCitation":"[6]","plainCitation":"[6]","noteIndex":0},"citationItems":[{"id":75,"uris":["http://zotero.org/users/local/g36qV1kJ/items/YMYFJ75X"],"itemData":{"id":75,"type":"article-journal","abstract":"Background: Dysphagia, or difficulty swallowing, is a prevalent complication of Parkinson’s dis­ ease (PD), which can significantly impair quality of life. Despite the numerous studies on dysphagia in PD published in various journals, there remains a dearth of bibliometric analysis within this domain. This study thus aims to examine the global patterns of research on dysphagia after PD over the past 20 years, employing a visual analysis. Material and methods: This investigation aimed to gather pertinent publications concerning dysphagia in PD from the SCI-Expanded database of the Web of Science Core Collection (WoSCC), covering the period from 2002 to 2022. To dissect and visually represent the collated corpus, we harnessed the capacities of CiteSpace, VOSviewer and R software for meticulous bibliometric scrutiny.\nResults: The bibliometric study encompassed a total of 692 publications. Within the scope of autocratic nations, the USA emerged as the leading country in the quantity of research outputs. The University of Florida stood out as the most prolific academic entity, with Troche MS being the foremost author, contributing to 21 publications. The journal \"Dysphagia\" featured as the prime venue for publication. Key trending terms identified over the last 20 years include \"Parkinson’s disease,\" \"dysphagia,\" \"oropharyngeal dysphagia,\" and \"prevalence.\"\nConclusion: Bibliometric analysis on dysphagia in PD offers a detailed overview of the develop­ ment of scholarly publications, enabling scholars to grasp the current state of research within their field. It also serves as a benchmark for shaping future research directions.","container-title":"Heliyon","DOI":"10.1016/j.heliyon.2024.e30191","ISSN":"24058440","issue":"9","journalAbbreviation":"Heliyon","language":"en","page":"e30191","source":"DOI.org (Crossref)","title":"Dysphagia in Parkinson's disease: A bibliometric and visualization analysis from 2002 to 2022","title-short":"Dysphagia in Parkinson's disease","volume":"10","author":[{"family":"Sun","given":"Weiming"},{"family":"Wan","given":"Keqi"},{"family":"Li","given":"Shilin"},{"family":"Shen","given":"Guojian"},{"family":"Dong","given":"Xiangli"},{"family":"Yu","given":"Guohua"},{"family":"Feng","given":"Zhen"},{"family":"Zheng","given":"Chafeng"}],"issued":{"date-parts":[["2024",5]]}}}],"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6]</w:t>
      </w:r>
      <w:r w:rsidRPr="00922119">
        <w:rPr>
          <w:rFonts w:ascii="Times New Roman" w:hAnsi="Times New Roman"/>
        </w:rPr>
        <w:fldChar w:fldCharType="end"/>
      </w:r>
      <w:r w:rsidRPr="00922119">
        <w:rPr>
          <w:rFonts w:ascii="Times New Roman" w:hAnsi="Times New Roman"/>
        </w:rPr>
        <w:t xml:space="preserve">. By utilizing quantitative data taken from publications, researchers can gain a deeper understanding of the knowledge landscape, track research trends over time, and contribute to the advancement of knowledge in their respective fields </w:t>
      </w:r>
      <w:r w:rsidRPr="00922119">
        <w:rPr>
          <w:rFonts w:ascii="Times New Roman" w:hAnsi="Times New Roman"/>
        </w:rPr>
        <w:fldChar w:fldCharType="begin"/>
      </w:r>
      <w:r w:rsidR="00866A4F" w:rsidRPr="00922119">
        <w:rPr>
          <w:rFonts w:ascii="Times New Roman" w:hAnsi="Times New Roman"/>
        </w:rPr>
        <w:instrText xml:space="preserve"> ADDIN ZOTERO_ITEM CSL_CITATION {"citationID":"wqzxi1w6","properties":{"formattedCitation":"[7]","plainCitation":"[7]","noteIndex":0},"citationItems":[{"id":57,"uris":["http://zotero.org/users/local/g36qV1kJ/items/YFRRXPEX"],"itemData":{"id":57,"type":"article-journal","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ﬁrst part, an overview of VOSviewer’s functionality for displaying bibliometric maps is provided. In the second part, the technical implementation of speciﬁc parts of the program is discussed. Finally, in the third part, VOSviewer’s ability to handle large maps is demonstrated by using the program to construct and display a co-citation map of 5,000 major scientiﬁc journals.","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volume":"84","author":[{"family":"Van Eck","given":"Nees Jan"},{"family":"Waltman","given":"Ludo"}],"issued":{"date-parts":[["2010",8]]}}}],"schema":"https://github.com/citation-style-language/schema/raw/master/csl-citation.json"} </w:instrText>
      </w:r>
      <w:r w:rsidRPr="00922119">
        <w:rPr>
          <w:rFonts w:ascii="Times New Roman" w:hAnsi="Times New Roman"/>
        </w:rPr>
        <w:fldChar w:fldCharType="separate"/>
      </w:r>
      <w:r w:rsidR="00866A4F" w:rsidRPr="00922119">
        <w:rPr>
          <w:rFonts w:ascii="Times New Roman" w:hAnsi="Times New Roman"/>
        </w:rPr>
        <w:t>[7]</w:t>
      </w:r>
      <w:r w:rsidRPr="00922119">
        <w:rPr>
          <w:rFonts w:ascii="Times New Roman" w:hAnsi="Times New Roman"/>
        </w:rPr>
        <w:fldChar w:fldCharType="end"/>
      </w:r>
      <w:r w:rsidRPr="00922119">
        <w:rPr>
          <w:rFonts w:ascii="Times New Roman" w:hAnsi="Times New Roman"/>
        </w:rPr>
        <w:t>.</w:t>
      </w:r>
    </w:p>
    <w:bookmarkEnd w:id="4"/>
    <w:p w14:paraId="0A1A6C1D" w14:textId="77777777" w:rsidR="005179C1" w:rsidRPr="00922119" w:rsidRDefault="005179C1" w:rsidP="005179C1">
      <w:pPr>
        <w:ind w:left="360" w:firstLine="360"/>
        <w:jc w:val="both"/>
        <w:rPr>
          <w:rFonts w:ascii="Times New Roman" w:hAnsi="Times New Roman"/>
        </w:rPr>
      </w:pPr>
    </w:p>
    <w:p w14:paraId="121412BC" w14:textId="4E4B2D5E" w:rsidR="007750A5" w:rsidRPr="00922119" w:rsidRDefault="005179C1" w:rsidP="007750A5">
      <w:pPr>
        <w:ind w:left="360" w:firstLine="360"/>
        <w:jc w:val="both"/>
        <w:rPr>
          <w:rFonts w:ascii="Times New Roman" w:hAnsi="Times New Roman"/>
        </w:rPr>
      </w:pPr>
      <w:bookmarkStart w:id="5" w:name="_Hlk169608882"/>
      <w:r w:rsidRPr="00922119">
        <w:rPr>
          <w:rFonts w:ascii="Times New Roman" w:hAnsi="Times New Roman"/>
        </w:rPr>
        <w:t xml:space="preserve">There is a lot of research on </w:t>
      </w:r>
      <w:proofErr w:type="spellStart"/>
      <w:r w:rsidRPr="00922119">
        <w:rPr>
          <w:rFonts w:ascii="Times New Roman" w:hAnsi="Times New Roman"/>
        </w:rPr>
        <w:t>VOSViewer</w:t>
      </w:r>
      <w:proofErr w:type="spellEnd"/>
      <w:r w:rsidRPr="00922119">
        <w:rPr>
          <w:rFonts w:ascii="Times New Roman" w:hAnsi="Times New Roman"/>
        </w:rPr>
        <w:t xml:space="preserve">, including research on citation-based publication grouping with </w:t>
      </w:r>
      <w:proofErr w:type="spellStart"/>
      <w:r w:rsidRPr="00922119">
        <w:rPr>
          <w:rFonts w:ascii="Times New Roman" w:hAnsi="Times New Roman"/>
        </w:rPr>
        <w:t>CitnetExplorer</w:t>
      </w:r>
      <w:proofErr w:type="spellEnd"/>
      <w:r w:rsidRPr="00922119">
        <w:rPr>
          <w:rFonts w:ascii="Times New Roman" w:hAnsi="Times New Roman"/>
        </w:rPr>
        <w:t xml:space="preserve"> and </w:t>
      </w:r>
      <w:proofErr w:type="spellStart"/>
      <w:r w:rsidRPr="00922119">
        <w:rPr>
          <w:rFonts w:ascii="Times New Roman" w:hAnsi="Times New Roman"/>
        </w:rPr>
        <w:t>VOSViewer</w:t>
      </w:r>
      <w:proofErr w:type="spellEnd"/>
      <w:r w:rsidRPr="00922119">
        <w:rPr>
          <w:rFonts w:ascii="Times New Roman" w:hAnsi="Times New Roman"/>
        </w:rPr>
        <w:t xml:space="preserve"> </w:t>
      </w:r>
      <w:r w:rsidR="007750A5" w:rsidRPr="00922119">
        <w:rPr>
          <w:rFonts w:ascii="Times New Roman" w:hAnsi="Times New Roman"/>
        </w:rPr>
        <w:fldChar w:fldCharType="begin"/>
      </w:r>
      <w:r w:rsidR="00866A4F" w:rsidRPr="00922119">
        <w:rPr>
          <w:rFonts w:ascii="Times New Roman" w:hAnsi="Times New Roman"/>
        </w:rPr>
        <w:instrText xml:space="preserve"> ADDIN ZOTERO_ITEM CSL_CITATION {"citationID":"C19qobZj","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7750A5" w:rsidRPr="00922119">
        <w:rPr>
          <w:rFonts w:ascii="Times New Roman" w:hAnsi="Times New Roman"/>
        </w:rPr>
        <w:fldChar w:fldCharType="separate"/>
      </w:r>
      <w:r w:rsidR="00866A4F" w:rsidRPr="00922119">
        <w:rPr>
          <w:rFonts w:ascii="Times New Roman" w:hAnsi="Times New Roman"/>
        </w:rPr>
        <w:t>[5]</w:t>
      </w:r>
      <w:r w:rsidR="007750A5" w:rsidRPr="00922119">
        <w:rPr>
          <w:rFonts w:ascii="Times New Roman" w:hAnsi="Times New Roman"/>
        </w:rPr>
        <w:fldChar w:fldCharType="end"/>
      </w:r>
      <w:r w:rsidRPr="00922119">
        <w:rPr>
          <w:rFonts w:ascii="Times New Roman" w:hAnsi="Times New Roman"/>
        </w:rPr>
        <w:t xml:space="preserve">, </w:t>
      </w:r>
      <w:r w:rsidR="007750A5" w:rsidRPr="00922119">
        <w:rPr>
          <w:rFonts w:ascii="Times New Roman" w:hAnsi="Times New Roman"/>
        </w:rPr>
        <w:fldChar w:fldCharType="begin"/>
      </w:r>
      <w:r w:rsidR="00866A4F" w:rsidRPr="00922119">
        <w:rPr>
          <w:rFonts w:ascii="Times New Roman" w:hAnsi="Times New Roman"/>
        </w:rPr>
        <w:instrText xml:space="preserve"> ADDIN ZOTERO_ITEM CSL_CITATION {"citationID":"yjCzRWz2","properties":{"formattedCitation":"[7]","plainCitation":"[7]","noteIndex":0},"citationItems":[{"id":57,"uris":["http://zotero.org/users/local/g36qV1kJ/items/YFRRXPEX"],"itemData":{"id":57,"type":"article-journal","abstract":"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ﬁrst part, an overview of VOSviewer’s functionality for displaying bibliometric maps is provided. In the second part, the technical implementation of speciﬁc parts of the program is discussed. Finally, in the third part, VOSviewer’s ability to handle large maps is demonstrated by using the program to construct and display a co-citation map of 5,000 major scientiﬁc journals.","container-title":"Scientometrics","DOI":"10.1007/s11192-009-0146-3","ISSN":"0138-9130, 1588-2861","issue":"2","journalAbbreviation":"Scientometrics","language":"en","license":"http://creativecommons.org/licenses/by-nc/2.0","page":"523-538","source":"DOI.org (Crossref)","title":"Software survey: VOSviewer, a computer program for bibliometric mapping","title-short":"Software survey","volume":"84","author":[{"family":"Van Eck","given":"Nees Jan"},{"family":"Waltman","given":"Ludo"}],"issued":{"date-parts":[["2010",8]]}}}],"schema":"https://github.com/citation-style-language/schema/raw/master/csl-citation.json"} </w:instrText>
      </w:r>
      <w:r w:rsidR="007750A5" w:rsidRPr="00922119">
        <w:rPr>
          <w:rFonts w:ascii="Times New Roman" w:hAnsi="Times New Roman"/>
        </w:rPr>
        <w:fldChar w:fldCharType="separate"/>
      </w:r>
      <w:r w:rsidR="00866A4F" w:rsidRPr="00922119">
        <w:rPr>
          <w:rFonts w:ascii="Times New Roman" w:hAnsi="Times New Roman"/>
        </w:rPr>
        <w:t>[7]</w:t>
      </w:r>
      <w:r w:rsidR="007750A5" w:rsidRPr="00922119">
        <w:rPr>
          <w:rFonts w:ascii="Times New Roman" w:hAnsi="Times New Roman"/>
        </w:rPr>
        <w:fldChar w:fldCharType="end"/>
      </w:r>
      <w:r w:rsidR="007750A5" w:rsidRPr="00922119">
        <w:rPr>
          <w:rFonts w:ascii="Times New Roman" w:hAnsi="Times New Roman"/>
        </w:rPr>
        <w:t xml:space="preserve"> </w:t>
      </w:r>
      <w:r w:rsidRPr="00922119">
        <w:rPr>
          <w:rFonts w:ascii="Times New Roman" w:hAnsi="Times New Roman"/>
        </w:rPr>
        <w:t xml:space="preserve">emphasize that </w:t>
      </w:r>
      <w:proofErr w:type="spellStart"/>
      <w:r w:rsidRPr="00922119">
        <w:rPr>
          <w:rFonts w:ascii="Times New Roman" w:hAnsi="Times New Roman"/>
        </w:rPr>
        <w:t>VOSviewer</w:t>
      </w:r>
      <w:proofErr w:type="spellEnd"/>
      <w:r w:rsidRPr="00922119">
        <w:rPr>
          <w:rFonts w:ascii="Times New Roman" w:hAnsi="Times New Roman"/>
        </w:rPr>
        <w:t xml:space="preserve"> differentiates itself from other programs with its focus on the graphical representation of bibliometric maps. </w:t>
      </w:r>
      <w:r w:rsidR="007750A5" w:rsidRPr="00922119">
        <w:rPr>
          <w:rFonts w:ascii="Times New Roman" w:hAnsi="Times New Roman"/>
        </w:rPr>
        <w:fldChar w:fldCharType="begin"/>
      </w:r>
      <w:r w:rsidR="00866A4F" w:rsidRPr="00922119">
        <w:rPr>
          <w:rFonts w:ascii="Times New Roman" w:hAnsi="Times New Roman"/>
        </w:rPr>
        <w:instrText xml:space="preserve"> ADDIN ZOTERO_ITEM CSL_CITATION {"citationID":"aXggtaQa","properties":{"formattedCitation":"[8]","plainCitation":"[8]","noteIndex":0},"citationItems":[{"id":55,"uris":["http://zotero.org/users/local/g36qV1kJ/items/N8Z3VSPR"],"itemData":{"id":55,"type":"article-journal","abstract":"Purpose: We present an analytical, open source and flexible natural language processing and text mining method for topic evolution, emerging topic detection and research trend forecasting for all kinds of data-tagged text.","container-title":"Journal of Data and Information Science","DOI":"10.2478/jdis-2020-0033","ISSN":"2543-683X","issue":"4","language":"en","license":"http://creativecommons.org/licenses/by-nc-nd/4.0","page":"126-136","source":"DOI.org (Crossref)","title":"Topic Evolution and Emerging Topic Analysis Based on Open Source Software","volume":"5","author":[{"family":"Shen","given":"Xiang"},{"family":"Wang","given":"Li"}],"issued":{"date-parts":[["2020",11,1]]}}}],"schema":"https://github.com/citation-style-language/schema/raw/master/csl-citation.json"} </w:instrText>
      </w:r>
      <w:r w:rsidR="007750A5" w:rsidRPr="00922119">
        <w:rPr>
          <w:rFonts w:ascii="Times New Roman" w:hAnsi="Times New Roman"/>
        </w:rPr>
        <w:fldChar w:fldCharType="separate"/>
      </w:r>
      <w:r w:rsidR="00866A4F" w:rsidRPr="00922119">
        <w:rPr>
          <w:rFonts w:ascii="Times New Roman" w:hAnsi="Times New Roman"/>
        </w:rPr>
        <w:t>[8]</w:t>
      </w:r>
      <w:r w:rsidR="007750A5" w:rsidRPr="00922119">
        <w:rPr>
          <w:rFonts w:ascii="Times New Roman" w:hAnsi="Times New Roman"/>
        </w:rPr>
        <w:fldChar w:fldCharType="end"/>
      </w:r>
      <w:r w:rsidRPr="00922119">
        <w:rPr>
          <w:rFonts w:ascii="Times New Roman" w:hAnsi="Times New Roman"/>
        </w:rPr>
        <w:t xml:space="preserve"> further highlight </w:t>
      </w:r>
      <w:proofErr w:type="spellStart"/>
      <w:r w:rsidRPr="00922119">
        <w:rPr>
          <w:rFonts w:ascii="Times New Roman" w:hAnsi="Times New Roman"/>
        </w:rPr>
        <w:t>VOSviewer</w:t>
      </w:r>
      <w:proofErr w:type="spellEnd"/>
      <w:r w:rsidRPr="00922119">
        <w:rPr>
          <w:rFonts w:ascii="Times New Roman" w:hAnsi="Times New Roman"/>
        </w:rPr>
        <w:t xml:space="preserve"> as an </w:t>
      </w:r>
      <w:proofErr w:type="gramStart"/>
      <w:r w:rsidRPr="00922119">
        <w:rPr>
          <w:rFonts w:ascii="Times New Roman" w:hAnsi="Times New Roman"/>
        </w:rPr>
        <w:t>open source</w:t>
      </w:r>
      <w:proofErr w:type="gramEnd"/>
      <w:r w:rsidRPr="00922119">
        <w:rPr>
          <w:rFonts w:ascii="Times New Roman" w:hAnsi="Times New Roman"/>
        </w:rPr>
        <w:t xml:space="preserve"> software tool that facilitates the creation, visualization, and exploration of bibliometric maps. Additionally, </w:t>
      </w:r>
      <w:r w:rsidR="007750A5" w:rsidRPr="00922119">
        <w:rPr>
          <w:rFonts w:ascii="Times New Roman" w:hAnsi="Times New Roman"/>
        </w:rPr>
        <w:fldChar w:fldCharType="begin"/>
      </w:r>
      <w:r w:rsidR="00866A4F" w:rsidRPr="00922119">
        <w:rPr>
          <w:rFonts w:ascii="Times New Roman" w:hAnsi="Times New Roman"/>
        </w:rPr>
        <w:instrText xml:space="preserve"> ADDIN ZOTERO_ITEM CSL_CITATION {"citationID":"Vwi2sPof","properties":{"formattedCitation":"[5]","plainCitation":"[5]","noteIndex":0},"citationItems":[{"id":62,"uris":["http://zotero.org/users/local/g36qV1kJ/items/PEXQE6CR"],"itemData":{"id":62,"type":"article-journal","abstract":"Clustering scientiﬁc publications in an important problem in bibliometric research. We demonstrate how two software tools, CitNetExplorer and VOSviewer, can be used to cluster publications and to analyze the resulting clustering solutions. CitNetExplorer is used to cluster a large set of publications in the ﬁeld of astronomy and astrophysics. The publications are clustered based on direct citation relations. CitNetExplorer and VOSviewer are used together to analyze the resulting clustering solutions. Both tools use visualizations to support the analysis of the clustering solutions, with CitNetExplorer focusing on the analysis at the level of individual publications and VOSviewer focusing on the analysis at an aggregate level. The demonstration provided in this paper shows how a clustering of publications can be created and analyzed using freely available software tools. Using the approach presented in this paper, bibliometricians are able to carry out sophisticated cluster analyses without the need to have a deep knowledge of clustering techniques and without requiring advanced computer skills.","container-title":"Scientometrics","DOI":"10.1007/s11192-017-2300-7","ISSN":"0138-9130, 1588-2861","issue":"2","journalAbbreviation":"Scientometrics","language":"en","page":"1053-1070","source":"DOI.org (Crossref)","title":"Citation-based clustering of publications using CitNetExplorer and VOSviewer","volume":"111","author":[{"family":"Van Eck","given":"Nees Jan"},{"family":"Waltman","given":"Ludo"}],"issued":{"date-parts":[["2017",5]]}}}],"schema":"https://github.com/citation-style-language/schema/raw/master/csl-citation.json"} </w:instrText>
      </w:r>
      <w:r w:rsidR="007750A5" w:rsidRPr="00922119">
        <w:rPr>
          <w:rFonts w:ascii="Times New Roman" w:hAnsi="Times New Roman"/>
        </w:rPr>
        <w:fldChar w:fldCharType="separate"/>
      </w:r>
      <w:r w:rsidR="00866A4F" w:rsidRPr="00922119">
        <w:rPr>
          <w:rFonts w:ascii="Times New Roman" w:hAnsi="Times New Roman"/>
        </w:rPr>
        <w:t>[5]</w:t>
      </w:r>
      <w:r w:rsidR="007750A5" w:rsidRPr="00922119">
        <w:rPr>
          <w:rFonts w:ascii="Times New Roman" w:hAnsi="Times New Roman"/>
        </w:rPr>
        <w:fldChar w:fldCharType="end"/>
      </w:r>
      <w:r w:rsidRPr="00922119">
        <w:rPr>
          <w:rFonts w:ascii="Times New Roman" w:hAnsi="Times New Roman"/>
        </w:rPr>
        <w:t xml:space="preserve"> discuss the use of </w:t>
      </w:r>
      <w:proofErr w:type="spellStart"/>
      <w:r w:rsidRPr="00922119">
        <w:rPr>
          <w:rFonts w:ascii="Times New Roman" w:hAnsi="Times New Roman"/>
        </w:rPr>
        <w:t>VOSviewer</w:t>
      </w:r>
      <w:proofErr w:type="spellEnd"/>
      <w:r w:rsidRPr="00922119">
        <w:rPr>
          <w:rFonts w:ascii="Times New Roman" w:hAnsi="Times New Roman"/>
        </w:rPr>
        <w:t xml:space="preserve"> in citation-based clustering of publications, emphasizing its role in supporting analysis of clustering solutions at an aggregate level.</w:t>
      </w:r>
    </w:p>
    <w:p w14:paraId="7A6ECB01" w14:textId="77777777" w:rsidR="007750A5" w:rsidRPr="00922119" w:rsidRDefault="007750A5" w:rsidP="007750A5">
      <w:pPr>
        <w:ind w:left="360" w:firstLine="360"/>
        <w:jc w:val="both"/>
        <w:rPr>
          <w:rFonts w:ascii="Times New Roman" w:hAnsi="Times New Roman"/>
        </w:rPr>
      </w:pPr>
    </w:p>
    <w:p w14:paraId="18381C17" w14:textId="4D9E16C8" w:rsidR="005F6DB3" w:rsidRPr="00922119" w:rsidRDefault="007750A5" w:rsidP="00152EE4">
      <w:pPr>
        <w:ind w:left="360" w:firstLine="360"/>
        <w:jc w:val="both"/>
        <w:rPr>
          <w:rFonts w:ascii="Times New Roman" w:hAnsi="Times New Roman"/>
        </w:rPr>
      </w:pPr>
      <w:bookmarkStart w:id="6" w:name="_Hlk169608945"/>
      <w:bookmarkEnd w:id="5"/>
      <w:r w:rsidRPr="00922119">
        <w:rPr>
          <w:rFonts w:ascii="Times New Roman" w:hAnsi="Times New Roman"/>
        </w:rPr>
        <w:t xml:space="preserve">There has been no research that discusses how to make Bibliometric analysis using </w:t>
      </w:r>
      <w:proofErr w:type="spellStart"/>
      <w:r w:rsidRPr="00922119">
        <w:rPr>
          <w:rFonts w:ascii="Times New Roman" w:hAnsi="Times New Roman"/>
        </w:rPr>
        <w:t>VOSViewer</w:t>
      </w:r>
      <w:proofErr w:type="spellEnd"/>
      <w:r w:rsidRPr="00922119">
        <w:rPr>
          <w:rFonts w:ascii="Times New Roman" w:hAnsi="Times New Roman"/>
        </w:rPr>
        <w:t xml:space="preserve"> which is discussed in detail with several pictures of the steps and provides examples of analysis regarding </w:t>
      </w:r>
      <w:proofErr w:type="gramStart"/>
      <w:r w:rsidRPr="00922119">
        <w:rPr>
          <w:rFonts w:ascii="Times New Roman" w:hAnsi="Times New Roman"/>
        </w:rPr>
        <w:t>Soft</w:t>
      </w:r>
      <w:proofErr w:type="gramEnd"/>
      <w:r w:rsidRPr="00922119">
        <w:rPr>
          <w:rFonts w:ascii="Times New Roman" w:hAnsi="Times New Roman"/>
        </w:rPr>
        <w:t xml:space="preserve"> computing in the field of natural language processing.</w:t>
      </w:r>
      <w:r w:rsidR="00152EE4" w:rsidRPr="00922119">
        <w:rPr>
          <w:rFonts w:ascii="Times New Roman" w:hAnsi="Times New Roman"/>
        </w:rPr>
        <w:t xml:space="preserve"> </w:t>
      </w:r>
      <w:r w:rsidR="00152EE4" w:rsidRPr="00922119">
        <w:rPr>
          <w:rFonts w:ascii="Times New Roman" w:hAnsi="Times New Roman"/>
          <w:b/>
          <w:bCs/>
        </w:rPr>
        <w:t>This research has never been</w:t>
      </w:r>
      <w:r w:rsidR="00152EE4" w:rsidRPr="00922119">
        <w:rPr>
          <w:rFonts w:ascii="Times New Roman" w:hAnsi="Times New Roman"/>
        </w:rPr>
        <w:t xml:space="preserve"> </w:t>
      </w:r>
      <w:r w:rsidR="00152EE4" w:rsidRPr="00922119">
        <w:rPr>
          <w:rFonts w:ascii="Times New Roman" w:hAnsi="Times New Roman"/>
          <w:b/>
          <w:bCs/>
        </w:rPr>
        <w:t>done</w:t>
      </w:r>
      <w:r w:rsidR="00152EE4" w:rsidRPr="00922119">
        <w:rPr>
          <w:rFonts w:ascii="Times New Roman" w:hAnsi="Times New Roman"/>
        </w:rPr>
        <w:t xml:space="preserve"> by previous research. So, the difference between this research and other research lies in its object, namely the use of soft computing in Natural Language Processing</w:t>
      </w:r>
      <w:r w:rsidRPr="00922119">
        <w:rPr>
          <w:rFonts w:ascii="Times New Roman" w:hAnsi="Times New Roman"/>
        </w:rPr>
        <w:t xml:space="preserve"> Therefore, </w:t>
      </w:r>
      <w:r w:rsidRPr="00922119">
        <w:rPr>
          <w:rFonts w:ascii="Times New Roman" w:hAnsi="Times New Roman"/>
          <w:b/>
          <w:bCs/>
        </w:rPr>
        <w:t>this research was carried</w:t>
      </w:r>
      <w:r w:rsidRPr="00922119">
        <w:rPr>
          <w:rFonts w:ascii="Times New Roman" w:hAnsi="Times New Roman"/>
        </w:rPr>
        <w:t xml:space="preserve"> out to be able to show the steps for data analysis. bibliometrics regarding </w:t>
      </w:r>
      <w:proofErr w:type="gramStart"/>
      <w:r w:rsidRPr="00922119">
        <w:rPr>
          <w:rFonts w:ascii="Times New Roman" w:hAnsi="Times New Roman"/>
        </w:rPr>
        <w:t>Soft</w:t>
      </w:r>
      <w:proofErr w:type="gramEnd"/>
      <w:r w:rsidRPr="00922119">
        <w:rPr>
          <w:rFonts w:ascii="Times New Roman" w:hAnsi="Times New Roman"/>
        </w:rPr>
        <w:t xml:space="preserve"> computing research in the field of natural language processing using </w:t>
      </w:r>
      <w:proofErr w:type="spellStart"/>
      <w:r w:rsidRPr="00922119">
        <w:rPr>
          <w:rFonts w:ascii="Times New Roman" w:hAnsi="Times New Roman"/>
        </w:rPr>
        <w:t>VOSViewer</w:t>
      </w:r>
      <w:proofErr w:type="spellEnd"/>
      <w:r w:rsidRPr="00922119">
        <w:rPr>
          <w:rFonts w:ascii="Times New Roman" w:hAnsi="Times New Roman"/>
        </w:rPr>
        <w:t xml:space="preserve"> completely and systematically to see the development of research on this matter from 2019-2023 and provide solutions. easy data analysis using mapping tools. Thus, it is hoped that this research can be used as a reference to be able to carry out big data analysis more easily by using </w:t>
      </w:r>
      <w:proofErr w:type="spellStart"/>
      <w:r w:rsidRPr="00922119">
        <w:rPr>
          <w:rFonts w:ascii="Times New Roman" w:hAnsi="Times New Roman"/>
        </w:rPr>
        <w:t>VOSViewer</w:t>
      </w:r>
      <w:proofErr w:type="spellEnd"/>
      <w:r w:rsidRPr="00922119">
        <w:rPr>
          <w:rFonts w:ascii="Times New Roman" w:hAnsi="Times New Roman"/>
        </w:rPr>
        <w:t xml:space="preserve">. This report can also be used as a reference for first-time users as we provide a step-by-step process when using </w:t>
      </w:r>
      <w:proofErr w:type="spellStart"/>
      <w:r w:rsidRPr="00922119">
        <w:rPr>
          <w:rFonts w:ascii="Times New Roman" w:hAnsi="Times New Roman"/>
        </w:rPr>
        <w:t>VOSviewer</w:t>
      </w:r>
      <w:proofErr w:type="spellEnd"/>
      <w:r w:rsidRPr="00922119">
        <w:rPr>
          <w:rFonts w:ascii="Times New Roman" w:hAnsi="Times New Roman"/>
        </w:rPr>
        <w:t>.</w:t>
      </w:r>
    </w:p>
    <w:bookmarkEnd w:id="6"/>
    <w:p w14:paraId="3B9A49E4" w14:textId="77777777" w:rsidR="005F6DB3" w:rsidRPr="00922119" w:rsidRDefault="005F6DB3" w:rsidP="00900B91">
      <w:pPr>
        <w:jc w:val="both"/>
        <w:rPr>
          <w:rFonts w:ascii="Times New Roman" w:hAnsi="Times New Roman"/>
        </w:rPr>
      </w:pPr>
    </w:p>
    <w:p w14:paraId="67FFED26" w14:textId="77777777" w:rsidR="00B25859" w:rsidRPr="00922119" w:rsidRDefault="00B25859" w:rsidP="00B25859">
      <w:pPr>
        <w:numPr>
          <w:ilvl w:val="0"/>
          <w:numId w:val="2"/>
        </w:numPr>
        <w:tabs>
          <w:tab w:val="left" w:pos="0"/>
          <w:tab w:val="left" w:pos="360"/>
          <w:tab w:val="left" w:pos="720"/>
          <w:tab w:val="left" w:pos="1080"/>
          <w:tab w:val="left" w:pos="1440"/>
          <w:tab w:val="left" w:pos="1800"/>
          <w:tab w:val="left" w:pos="2160"/>
          <w:tab w:val="left" w:pos="2880"/>
          <w:tab w:val="left" w:pos="3600"/>
          <w:tab w:val="left" w:pos="4320"/>
        </w:tabs>
        <w:jc w:val="both"/>
        <w:rPr>
          <w:rFonts w:ascii="Times New Roman" w:hAnsi="Times New Roman"/>
          <w:b/>
          <w:bCs/>
        </w:rPr>
      </w:pPr>
      <w:proofErr w:type="spellStart"/>
      <w:r w:rsidRPr="00922119">
        <w:rPr>
          <w:rFonts w:ascii="Times New Roman" w:hAnsi="Times New Roman"/>
          <w:b/>
          <w:bCs/>
        </w:rPr>
        <w:t>Reseach</w:t>
      </w:r>
      <w:proofErr w:type="spellEnd"/>
      <w:r w:rsidRPr="00922119">
        <w:rPr>
          <w:rFonts w:ascii="Times New Roman" w:hAnsi="Times New Roman"/>
          <w:b/>
          <w:bCs/>
        </w:rPr>
        <w:t xml:space="preserve"> Method</w:t>
      </w:r>
    </w:p>
    <w:p w14:paraId="56B9E1CC" w14:textId="6039B1C1" w:rsidR="005F6DB3" w:rsidRPr="00922119" w:rsidRDefault="00B25859" w:rsidP="00B25859">
      <w:pPr>
        <w:tabs>
          <w:tab w:val="left" w:pos="0"/>
          <w:tab w:val="left" w:pos="360"/>
          <w:tab w:val="left" w:pos="720"/>
          <w:tab w:val="left" w:pos="1080"/>
          <w:tab w:val="left" w:pos="1440"/>
          <w:tab w:val="left" w:pos="1800"/>
          <w:tab w:val="left" w:pos="2160"/>
          <w:tab w:val="left" w:pos="2880"/>
          <w:tab w:val="left" w:pos="3600"/>
          <w:tab w:val="left" w:pos="4320"/>
        </w:tabs>
        <w:ind w:left="360"/>
        <w:jc w:val="both"/>
        <w:rPr>
          <w:rFonts w:ascii="Times New Roman" w:hAnsi="Times New Roman"/>
          <w:b/>
          <w:bCs/>
        </w:rPr>
      </w:pPr>
      <w:r w:rsidRPr="00922119">
        <w:rPr>
          <w:rFonts w:ascii="Times New Roman" w:hAnsi="Times New Roman"/>
          <w:b/>
          <w:bCs/>
        </w:rPr>
        <w:tab/>
      </w:r>
      <w:bookmarkStart w:id="7" w:name="_Hlk169609237"/>
      <w:r w:rsidRPr="00922119">
        <w:rPr>
          <w:rFonts w:ascii="Times New Roman" w:hAnsi="Times New Roman"/>
        </w:rPr>
        <w:t xml:space="preserve">To perform data analysis using </w:t>
      </w:r>
      <w:proofErr w:type="spellStart"/>
      <w:r w:rsidRPr="00922119">
        <w:rPr>
          <w:rFonts w:ascii="Times New Roman" w:hAnsi="Times New Roman"/>
        </w:rPr>
        <w:t>VOSViewer</w:t>
      </w:r>
      <w:proofErr w:type="spellEnd"/>
      <w:r w:rsidRPr="00922119">
        <w:rPr>
          <w:rFonts w:ascii="Times New Roman" w:hAnsi="Times New Roman"/>
        </w:rPr>
        <w:t xml:space="preserve">, we need to prepare several applications. First, we use a mapping tool, which can be obtained from the open-source </w:t>
      </w:r>
      <w:proofErr w:type="spellStart"/>
      <w:r w:rsidRPr="00922119">
        <w:rPr>
          <w:rFonts w:ascii="Times New Roman" w:hAnsi="Times New Roman"/>
        </w:rPr>
        <w:t>VOSviewer</w:t>
      </w:r>
      <w:proofErr w:type="spellEnd"/>
      <w:r w:rsidRPr="00922119">
        <w:rPr>
          <w:rFonts w:ascii="Times New Roman" w:hAnsi="Times New Roman"/>
        </w:rPr>
        <w:t xml:space="preserve"> application (Figure 1). In this study, </w:t>
      </w:r>
      <w:proofErr w:type="spellStart"/>
      <w:r w:rsidRPr="00922119">
        <w:rPr>
          <w:rFonts w:ascii="Times New Roman" w:hAnsi="Times New Roman"/>
        </w:rPr>
        <w:t>VOSviewer</w:t>
      </w:r>
      <w:proofErr w:type="spellEnd"/>
      <w:r w:rsidRPr="00922119">
        <w:rPr>
          <w:rFonts w:ascii="Times New Roman" w:hAnsi="Times New Roman"/>
        </w:rPr>
        <w:t xml:space="preserve"> is used as a tool to visualize and map the analyzed data. The second tool required is a reference management application. Reference management applications that can be used include Publish or Perish, as shown in Figure 2, and Mendeley, as shown in Figure 3. These reference management applications are used to collect research data that will later be analyzed </w:t>
      </w:r>
      <w:proofErr w:type="spellStart"/>
      <w:r w:rsidRPr="00922119">
        <w:rPr>
          <w:rFonts w:ascii="Times New Roman" w:hAnsi="Times New Roman"/>
        </w:rPr>
        <w:t>bibliometrically</w:t>
      </w:r>
      <w:proofErr w:type="spellEnd"/>
      <w:r w:rsidRPr="00922119">
        <w:rPr>
          <w:rFonts w:ascii="Times New Roman" w:hAnsi="Times New Roman"/>
        </w:rPr>
        <w:t xml:space="preserve"> using </w:t>
      </w:r>
      <w:proofErr w:type="spellStart"/>
      <w:r w:rsidRPr="00922119">
        <w:rPr>
          <w:rFonts w:ascii="Times New Roman" w:hAnsi="Times New Roman"/>
        </w:rPr>
        <w:t>VOSviewer</w:t>
      </w:r>
      <w:proofErr w:type="spellEnd"/>
      <w:r w:rsidRPr="00922119">
        <w:rPr>
          <w:rFonts w:ascii="Times New Roman" w:hAnsi="Times New Roman"/>
        </w:rPr>
        <w:t>.</w:t>
      </w:r>
      <w:bookmarkEnd w:id="7"/>
    </w:p>
    <w:p w14:paraId="34183B15"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p>
    <w:p w14:paraId="209F64A8" w14:textId="77777777" w:rsidR="005F6DB3" w:rsidRPr="00922119" w:rsidRDefault="00953098"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bookmarkStart w:id="8" w:name="_Hlk169610256"/>
      <w:r w:rsidRPr="00922119">
        <w:rPr>
          <w:rFonts w:ascii="Times New Roman" w:hAnsi="Times New Roman"/>
        </w:rPr>
        <w:pict w14:anchorId="4D3605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55pt;height:236.55pt" o:allowincell="f">
            <v:imagedata r:id="rId8" o:title=""/>
          </v:shape>
        </w:pict>
      </w:r>
    </w:p>
    <w:p w14:paraId="1DE53436"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b/>
        </w:rPr>
        <w:t xml:space="preserve">Figure 1. </w:t>
      </w:r>
      <w:proofErr w:type="spellStart"/>
      <w:r w:rsidRPr="00922119">
        <w:rPr>
          <w:rFonts w:ascii="Times New Roman" w:hAnsi="Times New Roman"/>
        </w:rPr>
        <w:t>VOSviewer</w:t>
      </w:r>
      <w:proofErr w:type="spellEnd"/>
      <w:r w:rsidRPr="00922119">
        <w:rPr>
          <w:rFonts w:ascii="Times New Roman" w:hAnsi="Times New Roman"/>
        </w:rPr>
        <w:t xml:space="preserve"> Application </w:t>
      </w:r>
    </w:p>
    <w:p w14:paraId="7D10B16A" w14:textId="77777777" w:rsidR="005F6DB3" w:rsidRPr="00922119" w:rsidRDefault="005F6DB3" w:rsidP="00900B91">
      <w:pPr>
        <w:spacing w:before="163"/>
        <w:ind w:left="976" w:right="1092"/>
        <w:rPr>
          <w:rFonts w:ascii="Times New Roman" w:hAnsi="Times New Roman"/>
        </w:rPr>
      </w:pPr>
    </w:p>
    <w:p w14:paraId="04731963" w14:textId="77777777" w:rsidR="005F6DB3" w:rsidRPr="00922119" w:rsidRDefault="00953098"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rPr>
        <w:lastRenderedPageBreak/>
        <w:pict w14:anchorId="2C712873">
          <v:shape id="_x0000_i1026" type="#_x0000_t75" style="width:446.55pt;height:236.55pt" o:allowincell="f">
            <v:imagedata r:id="rId9" o:title=""/>
          </v:shape>
        </w:pict>
      </w:r>
    </w:p>
    <w:p w14:paraId="4EA19167"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b/>
        </w:rPr>
        <w:t xml:space="preserve">Figure 2. </w:t>
      </w:r>
      <w:r w:rsidRPr="00922119">
        <w:rPr>
          <w:rFonts w:ascii="Times New Roman" w:hAnsi="Times New Roman"/>
        </w:rPr>
        <w:t>Publish or Perish Application</w:t>
      </w:r>
    </w:p>
    <w:p w14:paraId="2753FD3A" w14:textId="77777777" w:rsidR="005F6DB3" w:rsidRPr="00922119" w:rsidRDefault="00000000" w:rsidP="00900B91">
      <w:pPr>
        <w:spacing w:before="163"/>
        <w:ind w:left="976" w:right="1092"/>
        <w:jc w:val="center"/>
        <w:rPr>
          <w:rFonts w:ascii="Times New Roman" w:hAnsi="Times New Roman"/>
        </w:rPr>
      </w:pPr>
      <w:r w:rsidRPr="00922119">
        <w:rPr>
          <w:rFonts w:ascii="Times New Roman" w:hAnsi="Times New Roman"/>
        </w:rPr>
        <w:t xml:space="preserve"> </w:t>
      </w:r>
    </w:p>
    <w:p w14:paraId="5C26679F" w14:textId="77777777" w:rsidR="005F6DB3" w:rsidRPr="00922119" w:rsidRDefault="00953098"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rPr>
        <w:pict w14:anchorId="0C2997DA">
          <v:shape id="_x0000_i1027" type="#_x0000_t75" style="width:445.7pt;height:246.85pt" o:allowincell="f">
            <v:imagedata r:id="rId10" o:title=""/>
          </v:shape>
        </w:pict>
      </w:r>
    </w:p>
    <w:p w14:paraId="48621887"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b/>
        </w:rPr>
        <w:t xml:space="preserve">Figure 3. </w:t>
      </w:r>
      <w:r w:rsidRPr="00922119">
        <w:rPr>
          <w:rFonts w:ascii="Times New Roman" w:hAnsi="Times New Roman"/>
        </w:rPr>
        <w:t>Mendeley Application</w:t>
      </w:r>
    </w:p>
    <w:bookmarkEnd w:id="8"/>
    <w:p w14:paraId="7653BDBE"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p>
    <w:p w14:paraId="05A325E7"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bookmarkStart w:id="9" w:name="_Hlk169610371"/>
      <w:r w:rsidRPr="00922119">
        <w:rPr>
          <w:rFonts w:ascii="Times New Roman" w:hAnsi="Times New Roman"/>
        </w:rPr>
        <w:t>The data used in this study are journal publication data on soft computing in the field of natural language processing obtained using a reference management application. The reference management application used in this study is Publish or Perish. Publish or Perish is used to conduct a literature review on the selected theme, thus obtaining a database of similar research themes.</w:t>
      </w:r>
    </w:p>
    <w:p w14:paraId="5EF1B667"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p>
    <w:p w14:paraId="79EF830D"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r w:rsidRPr="00922119">
        <w:rPr>
          <w:rFonts w:ascii="Times New Roman" w:hAnsi="Times New Roman"/>
        </w:rPr>
        <w:t xml:space="preserve">Publish or Perish is used to identify the most cited authors, the oldest and newest years of an article, and to obtain bibliometric records of each study to be used. Publish or Perish provides several options for research data sources such as </w:t>
      </w:r>
      <w:proofErr w:type="spellStart"/>
      <w:r w:rsidRPr="00922119">
        <w:rPr>
          <w:rFonts w:ascii="Times New Roman" w:hAnsi="Times New Roman"/>
        </w:rPr>
        <w:t>Crossref</w:t>
      </w:r>
      <w:proofErr w:type="spellEnd"/>
      <w:r w:rsidRPr="00922119">
        <w:rPr>
          <w:rFonts w:ascii="Times New Roman" w:hAnsi="Times New Roman"/>
        </w:rPr>
        <w:t>, Google Scholar, Google Scholar Profile, PubMed, Microsoft Academic, Scopus, and Web of Science, as shown in Figure 4. In this study, data from Google Scholar is used.</w:t>
      </w:r>
    </w:p>
    <w:bookmarkEnd w:id="9"/>
    <w:p w14:paraId="748390AA"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p>
    <w:p w14:paraId="7651CF34"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bookmarkStart w:id="10" w:name="_Hlk169610587"/>
      <w:r w:rsidRPr="00922119">
        <w:rPr>
          <w:rFonts w:ascii="Times New Roman" w:hAnsi="Times New Roman"/>
        </w:rPr>
        <w:t xml:space="preserve">The data mapping in this study uses the digital mapping application </w:t>
      </w:r>
      <w:proofErr w:type="spellStart"/>
      <w:r w:rsidRPr="00922119">
        <w:rPr>
          <w:rFonts w:ascii="Times New Roman" w:hAnsi="Times New Roman"/>
        </w:rPr>
        <w:t>VOSviewer</w:t>
      </w:r>
      <w:proofErr w:type="spellEnd"/>
      <w:r w:rsidRPr="00922119">
        <w:rPr>
          <w:rFonts w:ascii="Times New Roman" w:hAnsi="Times New Roman"/>
        </w:rPr>
        <w:t xml:space="preserve">. The collected data is processed to match the desired keywords. After that, the data is input into the </w:t>
      </w:r>
      <w:proofErr w:type="spellStart"/>
      <w:r w:rsidRPr="00922119">
        <w:rPr>
          <w:rFonts w:ascii="Times New Roman" w:hAnsi="Times New Roman"/>
        </w:rPr>
        <w:t>VOSviewer</w:t>
      </w:r>
      <w:proofErr w:type="spellEnd"/>
      <w:r w:rsidRPr="00922119">
        <w:rPr>
          <w:rFonts w:ascii="Times New Roman" w:hAnsi="Times New Roman"/>
        </w:rPr>
        <w:t xml:space="preserve"> application, which will then convert the data into interconnected data maps.</w:t>
      </w:r>
    </w:p>
    <w:p w14:paraId="3B86EB10" w14:textId="77777777" w:rsidR="005F6DB3" w:rsidRPr="00922119" w:rsidRDefault="005F6DB3"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both"/>
        <w:rPr>
          <w:rFonts w:ascii="Times New Roman" w:hAnsi="Times New Roman"/>
        </w:rPr>
      </w:pPr>
    </w:p>
    <w:p w14:paraId="41F49151" w14:textId="77777777" w:rsidR="005F6DB3" w:rsidRPr="00922119" w:rsidRDefault="00953098"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rPr>
        <w:pict w14:anchorId="32B33208">
          <v:shape id="_x0000_i1028" type="#_x0000_t75" style="width:451.7pt;height:138pt" o:allowincell="f">
            <v:imagedata r:id="rId11" o:title=""/>
          </v:shape>
        </w:pict>
      </w:r>
    </w:p>
    <w:p w14:paraId="5E77955C" w14:textId="77777777" w:rsidR="005F6DB3" w:rsidRPr="00922119" w:rsidRDefault="00000000" w:rsidP="00900B91">
      <w:pPr>
        <w:tabs>
          <w:tab w:val="left" w:pos="0"/>
          <w:tab w:val="left" w:pos="360"/>
          <w:tab w:val="left" w:pos="720"/>
          <w:tab w:val="left" w:pos="1080"/>
          <w:tab w:val="left" w:pos="1440"/>
          <w:tab w:val="left" w:pos="1800"/>
          <w:tab w:val="left" w:pos="2160"/>
          <w:tab w:val="left" w:pos="2880"/>
          <w:tab w:val="left" w:pos="3600"/>
          <w:tab w:val="left" w:pos="4320"/>
        </w:tabs>
        <w:ind w:firstLine="360"/>
        <w:jc w:val="center"/>
        <w:rPr>
          <w:rFonts w:ascii="Times New Roman" w:hAnsi="Times New Roman"/>
        </w:rPr>
      </w:pPr>
      <w:r w:rsidRPr="00922119">
        <w:rPr>
          <w:rFonts w:ascii="Times New Roman" w:hAnsi="Times New Roman"/>
          <w:b/>
        </w:rPr>
        <w:t xml:space="preserve">Figure 4. </w:t>
      </w:r>
      <w:r w:rsidRPr="00922119">
        <w:rPr>
          <w:rFonts w:ascii="Times New Roman" w:hAnsi="Times New Roman"/>
        </w:rPr>
        <w:t xml:space="preserve">The options for data sources in Publish or Perish </w:t>
      </w:r>
      <w:bookmarkEnd w:id="10"/>
    </w:p>
    <w:p w14:paraId="1BCF7FAD" w14:textId="77777777" w:rsidR="00701588" w:rsidRPr="00922119" w:rsidRDefault="00701588" w:rsidP="00701588">
      <w:pPr>
        <w:numPr>
          <w:ilvl w:val="0"/>
          <w:numId w:val="2"/>
        </w:numPr>
        <w:tabs>
          <w:tab w:val="left" w:pos="0"/>
          <w:tab w:val="left" w:pos="360"/>
          <w:tab w:val="left" w:pos="720"/>
          <w:tab w:val="left" w:pos="1080"/>
          <w:tab w:val="left" w:pos="1440"/>
          <w:tab w:val="left" w:pos="1800"/>
          <w:tab w:val="left" w:pos="2160"/>
          <w:tab w:val="left" w:pos="2880"/>
          <w:tab w:val="left" w:pos="3600"/>
          <w:tab w:val="left" w:pos="4320"/>
        </w:tabs>
        <w:rPr>
          <w:rFonts w:ascii="Times New Roman" w:hAnsi="Times New Roman"/>
          <w:b/>
          <w:bCs/>
        </w:rPr>
      </w:pPr>
      <w:r w:rsidRPr="00922119">
        <w:rPr>
          <w:rFonts w:ascii="Times New Roman" w:hAnsi="Times New Roman"/>
          <w:b/>
          <w:bCs/>
        </w:rPr>
        <w:t>Results and Discussion</w:t>
      </w:r>
    </w:p>
    <w:p w14:paraId="71182E4E" w14:textId="0261DB14" w:rsidR="00B25859"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rPr>
          <w:rFonts w:ascii="Times New Roman" w:hAnsi="Times New Roman"/>
          <w:b/>
          <w:bCs/>
        </w:rPr>
      </w:pPr>
      <w:r w:rsidRPr="00922119">
        <w:rPr>
          <w:rFonts w:ascii="Times New Roman" w:hAnsi="Times New Roman"/>
          <w:b/>
          <w:bCs/>
        </w:rPr>
        <w:tab/>
      </w:r>
      <w:bookmarkStart w:id="11" w:name="_Hlk169611104"/>
      <w:r w:rsidR="00B25859" w:rsidRPr="00922119">
        <w:rPr>
          <w:rFonts w:ascii="Times New Roman" w:hAnsi="Times New Roman"/>
        </w:rPr>
        <w:t xml:space="preserve">In this section, we discuss how to analyze the results of data mapping using </w:t>
      </w:r>
      <w:proofErr w:type="spellStart"/>
      <w:r w:rsidR="00B25859" w:rsidRPr="00922119">
        <w:rPr>
          <w:rFonts w:ascii="Times New Roman" w:hAnsi="Times New Roman"/>
        </w:rPr>
        <w:t>VOSviewer</w:t>
      </w:r>
      <w:proofErr w:type="spellEnd"/>
      <w:r w:rsidR="00B25859" w:rsidRPr="00922119">
        <w:rPr>
          <w:rFonts w:ascii="Times New Roman" w:hAnsi="Times New Roman"/>
        </w:rPr>
        <w:t xml:space="preserve"> with data on the development of the number of journal publications on the main theme of natural language processing in the </w:t>
      </w:r>
      <w:proofErr w:type="spellStart"/>
      <w:r w:rsidR="00B25859" w:rsidRPr="00922119">
        <w:rPr>
          <w:rFonts w:ascii="Times New Roman" w:hAnsi="Times New Roman"/>
        </w:rPr>
        <w:t>Crossref</w:t>
      </w:r>
      <w:proofErr w:type="spellEnd"/>
      <w:r w:rsidR="00B25859" w:rsidRPr="00922119">
        <w:rPr>
          <w:rFonts w:ascii="Times New Roman" w:hAnsi="Times New Roman"/>
        </w:rPr>
        <w:t xml:space="preserve"> database from 2019-2023.</w:t>
      </w:r>
      <w:bookmarkEnd w:id="11"/>
    </w:p>
    <w:p w14:paraId="06BA6E56" w14:textId="77777777" w:rsidR="005F6DB3" w:rsidRPr="00922119" w:rsidRDefault="005F6DB3" w:rsidP="00701588">
      <w:pPr>
        <w:ind w:left="360"/>
        <w:rPr>
          <w:rFonts w:ascii="Times New Roman" w:hAnsi="Times New Roman"/>
        </w:rPr>
      </w:pPr>
    </w:p>
    <w:p w14:paraId="39277EA2" w14:textId="0530894A" w:rsidR="005F6DB3" w:rsidRPr="00922119" w:rsidRDefault="00B25859" w:rsidP="00701588">
      <w:pPr>
        <w:ind w:left="360"/>
        <w:rPr>
          <w:rFonts w:ascii="Times New Roman" w:hAnsi="Times New Roman"/>
        </w:rPr>
      </w:pPr>
      <w:r w:rsidRPr="00922119">
        <w:rPr>
          <w:rFonts w:ascii="Times New Roman" w:hAnsi="Times New Roman"/>
        </w:rPr>
        <w:t>Research Flow</w:t>
      </w:r>
    </w:p>
    <w:p w14:paraId="3B31D8D4" w14:textId="77777777" w:rsidR="005F6DB3" w:rsidRPr="00922119" w:rsidRDefault="005F6DB3" w:rsidP="00701588">
      <w:pPr>
        <w:ind w:left="360"/>
        <w:rPr>
          <w:rFonts w:ascii="Times New Roman" w:hAnsi="Times New Roman"/>
        </w:rPr>
      </w:pPr>
    </w:p>
    <w:p w14:paraId="3260C3BF" w14:textId="77777777" w:rsidR="00254F34" w:rsidRPr="00922119" w:rsidRDefault="00953098" w:rsidP="00701588">
      <w:pPr>
        <w:ind w:left="360"/>
        <w:jc w:val="center"/>
        <w:rPr>
          <w:rFonts w:ascii="Times New Roman" w:hAnsi="Times New Roman"/>
        </w:rPr>
      </w:pPr>
      <w:bookmarkStart w:id="12" w:name="_Hlk169609438"/>
      <w:r w:rsidRPr="00922119">
        <w:rPr>
          <w:rFonts w:ascii="Times New Roman" w:hAnsi="Times New Roman"/>
        </w:rPr>
        <w:pict w14:anchorId="05F68F10">
          <v:shape id="_x0000_i1029" type="#_x0000_t75" style="width:450.85pt;height:255.45pt" o:allowincell="f">
            <v:imagedata r:id="rId12" o:title=""/>
          </v:shape>
        </w:pict>
      </w:r>
      <w:bookmarkEnd w:id="12"/>
    </w:p>
    <w:p w14:paraId="5AB30A29" w14:textId="77777777" w:rsidR="00254F34" w:rsidRPr="00922119" w:rsidRDefault="00254F34" w:rsidP="00701588">
      <w:pPr>
        <w:ind w:left="360"/>
        <w:jc w:val="center"/>
        <w:rPr>
          <w:rFonts w:ascii="Times New Roman" w:hAnsi="Times New Roman"/>
        </w:rPr>
      </w:pPr>
    </w:p>
    <w:p w14:paraId="17A2E592" w14:textId="77777777" w:rsidR="00254F34" w:rsidRPr="00922119" w:rsidRDefault="00254F34" w:rsidP="00701588">
      <w:pPr>
        <w:ind w:left="360"/>
        <w:jc w:val="center"/>
        <w:rPr>
          <w:rFonts w:ascii="Times New Roman" w:hAnsi="Times New Roman"/>
        </w:rPr>
      </w:pPr>
    </w:p>
    <w:p w14:paraId="4407CD5B" w14:textId="77777777" w:rsidR="00254F34" w:rsidRPr="00922119" w:rsidRDefault="00000000" w:rsidP="00152EE4">
      <w:pPr>
        <w:ind w:left="360" w:firstLine="360"/>
        <w:jc w:val="both"/>
        <w:rPr>
          <w:rFonts w:ascii="Times New Roman" w:hAnsi="Times New Roman"/>
        </w:rPr>
      </w:pPr>
      <w:bookmarkStart w:id="13" w:name="_Hlk169611152"/>
      <w:r w:rsidRPr="00922119">
        <w:rPr>
          <w:rFonts w:ascii="Times New Roman" w:hAnsi="Times New Roman"/>
        </w:rPr>
        <w:t xml:space="preserve">As an example in this study, data will be collected through </w:t>
      </w:r>
      <w:proofErr w:type="spellStart"/>
      <w:r w:rsidRPr="00922119">
        <w:rPr>
          <w:rFonts w:ascii="Times New Roman" w:hAnsi="Times New Roman"/>
        </w:rPr>
        <w:t>Crossref</w:t>
      </w:r>
      <w:proofErr w:type="spellEnd"/>
      <w:r w:rsidRPr="00922119">
        <w:rPr>
          <w:rFonts w:ascii="Times New Roman" w:hAnsi="Times New Roman"/>
        </w:rPr>
        <w:t xml:space="preserve">. This means that all article data available in </w:t>
      </w:r>
      <w:proofErr w:type="spellStart"/>
      <w:r w:rsidRPr="00922119">
        <w:rPr>
          <w:rFonts w:ascii="Times New Roman" w:hAnsi="Times New Roman"/>
        </w:rPr>
        <w:t>Crossref</w:t>
      </w:r>
      <w:proofErr w:type="spellEnd"/>
      <w:r w:rsidRPr="00922119">
        <w:rPr>
          <w:rFonts w:ascii="Times New Roman" w:hAnsi="Times New Roman"/>
        </w:rPr>
        <w:t xml:space="preserve"> and relevant to the search theme required for this research will be backed up into a file to be used with </w:t>
      </w:r>
      <w:proofErr w:type="spellStart"/>
      <w:r w:rsidRPr="00922119">
        <w:rPr>
          <w:rFonts w:ascii="Times New Roman" w:hAnsi="Times New Roman"/>
        </w:rPr>
        <w:t>VOSviewer</w:t>
      </w:r>
      <w:proofErr w:type="spellEnd"/>
      <w:r w:rsidRPr="00922119">
        <w:rPr>
          <w:rFonts w:ascii="Times New Roman" w:hAnsi="Times New Roman"/>
        </w:rPr>
        <w:t>. The steps to obtain the data are as follows:</w:t>
      </w:r>
    </w:p>
    <w:p w14:paraId="56467AC6" w14:textId="77777777" w:rsidR="00254F34" w:rsidRPr="00922119" w:rsidRDefault="00254F34" w:rsidP="00701588">
      <w:pPr>
        <w:ind w:left="360"/>
        <w:jc w:val="both"/>
        <w:rPr>
          <w:rFonts w:ascii="Times New Roman" w:hAnsi="Times New Roman"/>
        </w:rPr>
      </w:pPr>
      <w:bookmarkStart w:id="14" w:name="_Hlk169611269"/>
    </w:p>
    <w:bookmarkEnd w:id="13"/>
    <w:p w14:paraId="6A9E9D54" w14:textId="620689C3" w:rsidR="00254F34" w:rsidRPr="00922119" w:rsidRDefault="00000000" w:rsidP="00701588">
      <w:pPr>
        <w:numPr>
          <w:ilvl w:val="0"/>
          <w:numId w:val="3"/>
        </w:numPr>
        <w:ind w:left="360"/>
        <w:jc w:val="both"/>
        <w:rPr>
          <w:rFonts w:ascii="Times New Roman" w:hAnsi="Times New Roman"/>
        </w:rPr>
      </w:pPr>
      <w:r w:rsidRPr="00922119">
        <w:rPr>
          <w:rFonts w:ascii="Times New Roman" w:hAnsi="Times New Roman"/>
        </w:rPr>
        <w:t>Open Publish or Perish Application</w:t>
      </w:r>
    </w:p>
    <w:p w14:paraId="444F9722" w14:textId="77777777" w:rsidR="00254F34" w:rsidRPr="00922119" w:rsidRDefault="00000000" w:rsidP="00152EE4">
      <w:pPr>
        <w:ind w:left="360" w:firstLine="360"/>
        <w:jc w:val="both"/>
        <w:rPr>
          <w:rFonts w:ascii="Times New Roman" w:hAnsi="Times New Roman"/>
        </w:rPr>
      </w:pPr>
      <w:r w:rsidRPr="00922119">
        <w:rPr>
          <w:rFonts w:ascii="Times New Roman" w:hAnsi="Times New Roman"/>
        </w:rPr>
        <w:t>The first step to obtain data through Publish or Perish is to open the application as shown in Figure 5. Once Publish or Perish is open, you will see the initial application window as shown in Figure 6.</w:t>
      </w:r>
    </w:p>
    <w:p w14:paraId="294DCD88" w14:textId="77777777" w:rsidR="00254F34" w:rsidRPr="00922119" w:rsidRDefault="00254F34" w:rsidP="00701588">
      <w:pPr>
        <w:ind w:left="360"/>
        <w:jc w:val="both"/>
        <w:rPr>
          <w:rFonts w:ascii="Times New Roman" w:hAnsi="Times New Roman"/>
        </w:rPr>
      </w:pPr>
    </w:p>
    <w:p w14:paraId="31745EF2" w14:textId="71A73539" w:rsidR="00254F34" w:rsidRPr="00922119" w:rsidRDefault="00254F34" w:rsidP="00701588">
      <w:pPr>
        <w:ind w:left="360"/>
        <w:jc w:val="both"/>
        <w:rPr>
          <w:rFonts w:ascii="Times New Roman" w:hAnsi="Times New Roman"/>
        </w:rPr>
      </w:pPr>
    </w:p>
    <w:p w14:paraId="09C61865" w14:textId="17C38EF2" w:rsidR="005F6DB3" w:rsidRPr="00922119" w:rsidRDefault="00953098" w:rsidP="00701588">
      <w:pPr>
        <w:ind w:left="360"/>
        <w:jc w:val="center"/>
        <w:rPr>
          <w:rFonts w:ascii="Times New Roman" w:hAnsi="Times New Roman"/>
        </w:rPr>
      </w:pPr>
      <w:r w:rsidRPr="00922119">
        <w:rPr>
          <w:rFonts w:ascii="Times New Roman" w:hAnsi="Times New Roman"/>
        </w:rPr>
        <w:pict w14:anchorId="17B31EB6">
          <v:shape id="_x0000_i1030" type="#_x0000_t75" style="width:242.55pt;height:349.7pt" o:allowincell="f">
            <v:imagedata r:id="rId13" o:title=""/>
          </v:shape>
        </w:pict>
      </w:r>
    </w:p>
    <w:p w14:paraId="0FA28A46" w14:textId="77777777" w:rsidR="005F6DB3" w:rsidRPr="00922119" w:rsidRDefault="00000000" w:rsidP="00701588">
      <w:pPr>
        <w:ind w:left="360" w:right="1106" w:firstLine="270"/>
        <w:jc w:val="center"/>
        <w:rPr>
          <w:rFonts w:ascii="Times New Roman" w:hAnsi="Times New Roman"/>
        </w:rPr>
      </w:pPr>
      <w:r w:rsidRPr="00922119">
        <w:rPr>
          <w:rFonts w:ascii="Times New Roman" w:hAnsi="Times New Roman"/>
          <w:b/>
        </w:rPr>
        <w:t xml:space="preserve">Figure 5. </w:t>
      </w:r>
      <w:r w:rsidRPr="00922119">
        <w:rPr>
          <w:rFonts w:ascii="Times New Roman" w:hAnsi="Times New Roman"/>
        </w:rPr>
        <w:t xml:space="preserve">Open Publish or Perish </w:t>
      </w:r>
    </w:p>
    <w:p w14:paraId="699F6004" w14:textId="77777777" w:rsidR="005F6DB3" w:rsidRPr="00922119" w:rsidRDefault="005F6DB3" w:rsidP="00701588">
      <w:pPr>
        <w:ind w:left="360" w:right="1106" w:firstLine="270"/>
        <w:jc w:val="both"/>
        <w:rPr>
          <w:rFonts w:ascii="Times New Roman" w:hAnsi="Times New Roman"/>
        </w:rPr>
      </w:pPr>
    </w:p>
    <w:p w14:paraId="22336953" w14:textId="136E22AB" w:rsidR="005F6DB3" w:rsidRPr="00922119" w:rsidRDefault="00953098" w:rsidP="00701588">
      <w:pPr>
        <w:ind w:left="360" w:right="1106" w:firstLine="270"/>
        <w:jc w:val="center"/>
        <w:rPr>
          <w:rFonts w:ascii="Times New Roman" w:hAnsi="Times New Roman"/>
        </w:rPr>
      </w:pPr>
      <w:bookmarkStart w:id="15" w:name="_Hlk169611640"/>
      <w:r w:rsidRPr="00922119">
        <w:rPr>
          <w:rFonts w:ascii="Times New Roman" w:hAnsi="Times New Roman"/>
        </w:rPr>
        <w:pict w14:anchorId="4DADEB0E">
          <v:shape id="_x0000_i1031" type="#_x0000_t75" style="width:401.15pt;height:213.45pt" o:allowincell="f">
            <v:imagedata r:id="rId14" o:title=""/>
          </v:shape>
        </w:pict>
      </w:r>
      <w:bookmarkEnd w:id="15"/>
    </w:p>
    <w:p w14:paraId="295C4FE6" w14:textId="77777777" w:rsidR="005F6DB3" w:rsidRPr="00922119" w:rsidRDefault="00000000" w:rsidP="00701588">
      <w:pPr>
        <w:ind w:left="360" w:right="1106" w:firstLine="270"/>
        <w:jc w:val="center"/>
        <w:rPr>
          <w:rFonts w:ascii="Times New Roman" w:hAnsi="Times New Roman"/>
        </w:rPr>
      </w:pPr>
      <w:bookmarkStart w:id="16" w:name="_Hlk169611667"/>
      <w:r w:rsidRPr="00922119">
        <w:rPr>
          <w:rFonts w:ascii="Times New Roman" w:hAnsi="Times New Roman"/>
          <w:b/>
        </w:rPr>
        <w:t xml:space="preserve">Figure 6. </w:t>
      </w:r>
      <w:proofErr w:type="spellStart"/>
      <w:r w:rsidRPr="00922119">
        <w:rPr>
          <w:rFonts w:ascii="Times New Roman" w:hAnsi="Times New Roman"/>
        </w:rPr>
        <w:t>Wellcome</w:t>
      </w:r>
      <w:proofErr w:type="spellEnd"/>
      <w:r w:rsidRPr="00922119">
        <w:rPr>
          <w:rFonts w:ascii="Times New Roman" w:hAnsi="Times New Roman"/>
        </w:rPr>
        <w:t xml:space="preserve"> Screen Publish or Perish</w:t>
      </w:r>
    </w:p>
    <w:bookmarkEnd w:id="16"/>
    <w:p w14:paraId="5EF28B22" w14:textId="77777777" w:rsidR="00254F34" w:rsidRPr="00922119" w:rsidRDefault="00254F34" w:rsidP="00701588">
      <w:pPr>
        <w:ind w:left="360" w:right="1106" w:firstLine="270"/>
        <w:jc w:val="center"/>
        <w:rPr>
          <w:rFonts w:ascii="Times New Roman" w:hAnsi="Times New Roman"/>
        </w:rPr>
      </w:pPr>
    </w:p>
    <w:p w14:paraId="6E7EC05B" w14:textId="77777777" w:rsidR="00254F34" w:rsidRPr="00922119" w:rsidRDefault="00254F34" w:rsidP="00701588">
      <w:pPr>
        <w:ind w:left="360" w:right="1106" w:firstLine="270"/>
        <w:jc w:val="center"/>
        <w:rPr>
          <w:rFonts w:ascii="Times New Roman" w:hAnsi="Times New Roman"/>
        </w:rPr>
      </w:pPr>
    </w:p>
    <w:p w14:paraId="7B0A4C3A" w14:textId="77777777" w:rsidR="00254F34" w:rsidRPr="00922119" w:rsidRDefault="00254F34" w:rsidP="00701588">
      <w:pPr>
        <w:ind w:left="360" w:right="1106" w:firstLine="270"/>
        <w:jc w:val="center"/>
        <w:rPr>
          <w:rFonts w:ascii="Times New Roman" w:hAnsi="Times New Roman"/>
        </w:rPr>
      </w:pPr>
    </w:p>
    <w:p w14:paraId="7B531909" w14:textId="77777777" w:rsidR="00254F34" w:rsidRPr="00922119" w:rsidRDefault="00254F34" w:rsidP="00701588">
      <w:pPr>
        <w:numPr>
          <w:ilvl w:val="0"/>
          <w:numId w:val="3"/>
        </w:numPr>
        <w:ind w:left="360"/>
        <w:jc w:val="both"/>
        <w:rPr>
          <w:rFonts w:ascii="Times New Roman" w:hAnsi="Times New Roman"/>
        </w:rPr>
      </w:pPr>
      <w:bookmarkStart w:id="17" w:name="_Hlk169611886"/>
      <w:r w:rsidRPr="00922119">
        <w:rPr>
          <w:rFonts w:ascii="Times New Roman" w:hAnsi="Times New Roman"/>
        </w:rPr>
        <w:t xml:space="preserve">Click the </w:t>
      </w:r>
      <w:proofErr w:type="spellStart"/>
      <w:r w:rsidRPr="00922119">
        <w:rPr>
          <w:rFonts w:ascii="Times New Roman" w:hAnsi="Times New Roman"/>
        </w:rPr>
        <w:t>Crossref</w:t>
      </w:r>
      <w:proofErr w:type="spellEnd"/>
      <w:r w:rsidRPr="00922119">
        <w:rPr>
          <w:rFonts w:ascii="Times New Roman" w:hAnsi="Times New Roman"/>
        </w:rPr>
        <w:t xml:space="preserve"> Button</w:t>
      </w:r>
    </w:p>
    <w:p w14:paraId="0230EE2A" w14:textId="77777777" w:rsidR="00254F34" w:rsidRPr="00922119" w:rsidRDefault="00000000" w:rsidP="00701588">
      <w:pPr>
        <w:ind w:left="360" w:firstLine="270"/>
        <w:jc w:val="both"/>
        <w:rPr>
          <w:rFonts w:ascii="Times New Roman" w:hAnsi="Times New Roman"/>
        </w:rPr>
      </w:pPr>
      <w:r w:rsidRPr="00922119">
        <w:rPr>
          <w:rFonts w:ascii="Times New Roman" w:hAnsi="Times New Roman"/>
        </w:rPr>
        <w:t xml:space="preserve">Figure 7 shows the location of the </w:t>
      </w:r>
      <w:proofErr w:type="spellStart"/>
      <w:r w:rsidRPr="00922119">
        <w:rPr>
          <w:rFonts w:ascii="Times New Roman" w:hAnsi="Times New Roman"/>
        </w:rPr>
        <w:t>Crossref</w:t>
      </w:r>
      <w:proofErr w:type="spellEnd"/>
      <w:r w:rsidRPr="00922119">
        <w:rPr>
          <w:rFonts w:ascii="Times New Roman" w:hAnsi="Times New Roman"/>
        </w:rPr>
        <w:t xml:space="preserve"> button in Publish or Perish. At this stage, you need to press the button.</w:t>
      </w:r>
    </w:p>
    <w:p w14:paraId="5695E113" w14:textId="77777777" w:rsidR="00254F34" w:rsidRPr="00922119" w:rsidRDefault="00254F34" w:rsidP="00701588">
      <w:pPr>
        <w:ind w:left="360"/>
        <w:jc w:val="both"/>
        <w:rPr>
          <w:rFonts w:ascii="Times New Roman" w:hAnsi="Times New Roman"/>
        </w:rPr>
      </w:pPr>
    </w:p>
    <w:p w14:paraId="015CEB2B" w14:textId="77777777" w:rsidR="00254F34" w:rsidRPr="00922119" w:rsidRDefault="00254F34" w:rsidP="00701588">
      <w:pPr>
        <w:numPr>
          <w:ilvl w:val="0"/>
          <w:numId w:val="3"/>
        </w:numPr>
        <w:ind w:left="360"/>
        <w:jc w:val="both"/>
        <w:rPr>
          <w:rFonts w:ascii="Times New Roman" w:hAnsi="Times New Roman"/>
        </w:rPr>
      </w:pPr>
      <w:r w:rsidRPr="00922119">
        <w:rPr>
          <w:rFonts w:ascii="Times New Roman" w:hAnsi="Times New Roman"/>
        </w:rPr>
        <w:t xml:space="preserve">Fill in the </w:t>
      </w:r>
      <w:proofErr w:type="spellStart"/>
      <w:r w:rsidRPr="00922119">
        <w:rPr>
          <w:rFonts w:ascii="Times New Roman" w:hAnsi="Times New Roman"/>
        </w:rPr>
        <w:t>Crossref</w:t>
      </w:r>
      <w:proofErr w:type="spellEnd"/>
      <w:r w:rsidRPr="00922119">
        <w:rPr>
          <w:rFonts w:ascii="Times New Roman" w:hAnsi="Times New Roman"/>
        </w:rPr>
        <w:t xml:space="preserve"> Search</w:t>
      </w:r>
    </w:p>
    <w:p w14:paraId="393B0324" w14:textId="77777777" w:rsidR="00254F34" w:rsidRPr="00922119" w:rsidRDefault="00000000" w:rsidP="00701588">
      <w:pPr>
        <w:ind w:left="360" w:firstLine="260"/>
        <w:jc w:val="both"/>
        <w:rPr>
          <w:rFonts w:ascii="Times New Roman" w:hAnsi="Times New Roman"/>
        </w:rPr>
      </w:pPr>
      <w:r w:rsidRPr="00922119">
        <w:rPr>
          <w:rFonts w:ascii="Times New Roman" w:hAnsi="Times New Roman"/>
        </w:rPr>
        <w:t xml:space="preserve">As seen in Figure 8, there are several fields in the </w:t>
      </w:r>
      <w:proofErr w:type="spellStart"/>
      <w:r w:rsidRPr="00922119">
        <w:rPr>
          <w:rFonts w:ascii="Times New Roman" w:hAnsi="Times New Roman"/>
        </w:rPr>
        <w:t>Crossref</w:t>
      </w:r>
      <w:proofErr w:type="spellEnd"/>
      <w:r w:rsidRPr="00922119">
        <w:rPr>
          <w:rFonts w:ascii="Times New Roman" w:hAnsi="Times New Roman"/>
        </w:rPr>
        <w:t xml:space="preserve"> Search, including author, publication name, title words, and keywords. In this study, the theme searched is soft computing. Fill the title field with "soft computing" and the keywords field with "natural language processing."</w:t>
      </w:r>
    </w:p>
    <w:p w14:paraId="63828AB0" w14:textId="77777777" w:rsidR="00254F34" w:rsidRPr="00922119" w:rsidRDefault="00254F34" w:rsidP="00701588">
      <w:pPr>
        <w:ind w:left="360" w:firstLine="260"/>
        <w:jc w:val="both"/>
        <w:rPr>
          <w:rFonts w:ascii="Times New Roman" w:hAnsi="Times New Roman"/>
        </w:rPr>
      </w:pPr>
    </w:p>
    <w:p w14:paraId="48885C11" w14:textId="488BE0C7" w:rsidR="005F6DB3" w:rsidRPr="00922119" w:rsidRDefault="00000000" w:rsidP="00701588">
      <w:pPr>
        <w:ind w:left="360" w:firstLine="260"/>
        <w:jc w:val="both"/>
        <w:rPr>
          <w:rFonts w:ascii="Times New Roman" w:hAnsi="Times New Roman"/>
        </w:rPr>
      </w:pPr>
      <w:r w:rsidRPr="00922119">
        <w:rPr>
          <w:rFonts w:ascii="Times New Roman" w:hAnsi="Times New Roman"/>
        </w:rPr>
        <w:t xml:space="preserve">If the required fields in the </w:t>
      </w:r>
      <w:proofErr w:type="spellStart"/>
      <w:r w:rsidRPr="00922119">
        <w:rPr>
          <w:rFonts w:ascii="Times New Roman" w:hAnsi="Times New Roman"/>
        </w:rPr>
        <w:t>Crossref</w:t>
      </w:r>
      <w:proofErr w:type="spellEnd"/>
      <w:r w:rsidRPr="00922119">
        <w:rPr>
          <w:rFonts w:ascii="Times New Roman" w:hAnsi="Times New Roman"/>
        </w:rPr>
        <w:t xml:space="preserve"> search form are filled in, click the search button in the upper right corner as shown in Figure 8. After the Publish or Perish window appears as shown in Figure 9, wait for the search process to complete.</w:t>
      </w:r>
    </w:p>
    <w:p w14:paraId="3240DD68" w14:textId="77777777" w:rsidR="005F6DB3" w:rsidRPr="00922119" w:rsidRDefault="005F6DB3" w:rsidP="00701588">
      <w:pPr>
        <w:ind w:left="360" w:firstLine="270"/>
        <w:jc w:val="both"/>
        <w:rPr>
          <w:rFonts w:ascii="Times New Roman" w:hAnsi="Times New Roman"/>
        </w:rPr>
      </w:pPr>
    </w:p>
    <w:p w14:paraId="34E66439" w14:textId="77777777" w:rsidR="00254F34" w:rsidRPr="00922119" w:rsidRDefault="00000000" w:rsidP="00701588">
      <w:pPr>
        <w:numPr>
          <w:ilvl w:val="0"/>
          <w:numId w:val="3"/>
        </w:numPr>
        <w:ind w:left="360"/>
        <w:jc w:val="both"/>
        <w:rPr>
          <w:rFonts w:ascii="Times New Roman" w:hAnsi="Times New Roman"/>
        </w:rPr>
      </w:pPr>
      <w:r w:rsidRPr="00922119">
        <w:rPr>
          <w:rFonts w:ascii="Times New Roman" w:hAnsi="Times New Roman"/>
        </w:rPr>
        <w:t>Search Results</w:t>
      </w:r>
    </w:p>
    <w:p w14:paraId="64914565" w14:textId="741D7BBC" w:rsidR="005F6DB3" w:rsidRPr="00922119" w:rsidRDefault="00000000" w:rsidP="00701588">
      <w:pPr>
        <w:ind w:left="360"/>
        <w:jc w:val="both"/>
        <w:rPr>
          <w:rFonts w:ascii="Times New Roman" w:hAnsi="Times New Roman"/>
        </w:rPr>
      </w:pPr>
      <w:r w:rsidRPr="00922119">
        <w:rPr>
          <w:rFonts w:ascii="Times New Roman" w:hAnsi="Times New Roman"/>
        </w:rPr>
        <w:t>Figure 10 shows the search results from Publish or Perish. On the left side o</w:t>
      </w:r>
      <w:r w:rsidR="00254F34" w:rsidRPr="00922119">
        <w:rPr>
          <w:rFonts w:ascii="Times New Roman" w:hAnsi="Times New Roman"/>
        </w:rPr>
        <w:t>f</w:t>
      </w:r>
      <w:r w:rsidRPr="00922119">
        <w:rPr>
          <w:rFonts w:ascii="Times New Roman" w:hAnsi="Times New Roman"/>
        </w:rPr>
        <w:t xml:space="preserve"> the screen, Figure 10 shows some data information obtained.</w:t>
      </w:r>
    </w:p>
    <w:bookmarkEnd w:id="17"/>
    <w:p w14:paraId="51923383" w14:textId="77777777" w:rsidR="00A47399" w:rsidRPr="00922119" w:rsidRDefault="00A47399" w:rsidP="00701588">
      <w:pPr>
        <w:ind w:left="360"/>
        <w:jc w:val="both"/>
        <w:rPr>
          <w:rFonts w:ascii="Times New Roman" w:hAnsi="Times New Roman"/>
        </w:rPr>
      </w:pPr>
    </w:p>
    <w:p w14:paraId="34201493" w14:textId="3E4973E7" w:rsidR="005F6DB3" w:rsidRPr="00922119" w:rsidRDefault="00953098" w:rsidP="00701588">
      <w:pPr>
        <w:ind w:left="360" w:hanging="170"/>
        <w:jc w:val="center"/>
        <w:rPr>
          <w:rFonts w:ascii="Times New Roman" w:hAnsi="Times New Roman"/>
        </w:rPr>
      </w:pPr>
      <w:bookmarkStart w:id="18" w:name="_Hlk169611981"/>
      <w:r w:rsidRPr="00922119">
        <w:rPr>
          <w:rFonts w:ascii="Times New Roman" w:hAnsi="Times New Roman"/>
        </w:rPr>
        <w:pict w14:anchorId="241F681B">
          <v:shape id="_x0000_i1032" type="#_x0000_t75" style="width:413.15pt;height:90.85pt" o:allowincell="f">
            <v:imagedata r:id="rId15" o:title=""/>
          </v:shape>
        </w:pict>
      </w:r>
      <w:bookmarkEnd w:id="18"/>
    </w:p>
    <w:p w14:paraId="4DC21FEC" w14:textId="77777777" w:rsidR="005F6DB3" w:rsidRPr="00922119" w:rsidRDefault="00000000" w:rsidP="00701588">
      <w:pPr>
        <w:ind w:left="360" w:firstLine="270"/>
        <w:jc w:val="center"/>
        <w:rPr>
          <w:rFonts w:ascii="Times New Roman" w:hAnsi="Times New Roman"/>
        </w:rPr>
      </w:pPr>
      <w:bookmarkStart w:id="19" w:name="_Hlk169611999"/>
      <w:r w:rsidRPr="00922119">
        <w:rPr>
          <w:rFonts w:ascii="Times New Roman" w:hAnsi="Times New Roman"/>
          <w:b/>
        </w:rPr>
        <w:t xml:space="preserve">Figure 7. </w:t>
      </w:r>
      <w:proofErr w:type="spellStart"/>
      <w:r w:rsidRPr="00922119">
        <w:rPr>
          <w:rFonts w:ascii="Times New Roman" w:hAnsi="Times New Roman"/>
        </w:rPr>
        <w:t>Crossref</w:t>
      </w:r>
      <w:proofErr w:type="spellEnd"/>
      <w:r w:rsidRPr="00922119">
        <w:rPr>
          <w:rFonts w:ascii="Times New Roman" w:hAnsi="Times New Roman"/>
        </w:rPr>
        <w:t xml:space="preserve"> button</w:t>
      </w:r>
    </w:p>
    <w:bookmarkEnd w:id="19"/>
    <w:p w14:paraId="2B4F7661" w14:textId="77777777" w:rsidR="005F6DB3" w:rsidRPr="00922119" w:rsidRDefault="005F6DB3" w:rsidP="00701588">
      <w:pPr>
        <w:ind w:left="360" w:firstLine="270"/>
        <w:jc w:val="center"/>
        <w:rPr>
          <w:rFonts w:ascii="Times New Roman" w:hAnsi="Times New Roman"/>
        </w:rPr>
      </w:pPr>
    </w:p>
    <w:p w14:paraId="227D3252" w14:textId="77777777" w:rsidR="005F6DB3" w:rsidRPr="00922119" w:rsidRDefault="00953098" w:rsidP="00701588">
      <w:pPr>
        <w:ind w:left="360" w:hanging="80"/>
        <w:jc w:val="center"/>
        <w:rPr>
          <w:rFonts w:ascii="Times New Roman" w:hAnsi="Times New Roman"/>
        </w:rPr>
      </w:pPr>
      <w:bookmarkStart w:id="20" w:name="_Hlk169612057"/>
      <w:r w:rsidRPr="00922119">
        <w:rPr>
          <w:rFonts w:ascii="Times New Roman" w:hAnsi="Times New Roman"/>
        </w:rPr>
        <w:pict w14:anchorId="63E99C7D">
          <v:shape id="_x0000_i1033" type="#_x0000_t75" style="width:390pt;height:159.45pt" o:allowincell="f">
            <v:imagedata r:id="rId16" o:title=""/>
          </v:shape>
        </w:pict>
      </w:r>
      <w:bookmarkEnd w:id="20"/>
    </w:p>
    <w:p w14:paraId="3800276A" w14:textId="77777777" w:rsidR="005F6DB3" w:rsidRPr="00922119" w:rsidRDefault="00000000" w:rsidP="00701588">
      <w:pPr>
        <w:ind w:left="360" w:firstLine="270"/>
        <w:jc w:val="center"/>
        <w:rPr>
          <w:rFonts w:ascii="Times New Roman" w:hAnsi="Times New Roman"/>
        </w:rPr>
      </w:pPr>
      <w:bookmarkStart w:id="21" w:name="_Hlk169612105"/>
      <w:r w:rsidRPr="00922119">
        <w:rPr>
          <w:rFonts w:ascii="Times New Roman" w:hAnsi="Times New Roman"/>
          <w:b/>
        </w:rPr>
        <w:t xml:space="preserve">Figure 8. </w:t>
      </w:r>
      <w:proofErr w:type="spellStart"/>
      <w:r w:rsidRPr="00922119">
        <w:rPr>
          <w:rFonts w:ascii="Times New Roman" w:hAnsi="Times New Roman"/>
        </w:rPr>
        <w:t>Crossref</w:t>
      </w:r>
      <w:proofErr w:type="spellEnd"/>
      <w:r w:rsidRPr="00922119">
        <w:rPr>
          <w:rFonts w:ascii="Times New Roman" w:hAnsi="Times New Roman"/>
        </w:rPr>
        <w:t xml:space="preserve"> Search</w:t>
      </w:r>
    </w:p>
    <w:bookmarkEnd w:id="21"/>
    <w:p w14:paraId="78F4ED1D" w14:textId="77777777" w:rsidR="005F6DB3" w:rsidRPr="00922119" w:rsidRDefault="005F6DB3" w:rsidP="00701588">
      <w:pPr>
        <w:ind w:left="360" w:firstLine="270"/>
        <w:jc w:val="center"/>
        <w:rPr>
          <w:rFonts w:ascii="Times New Roman" w:hAnsi="Times New Roman"/>
        </w:rPr>
      </w:pPr>
    </w:p>
    <w:p w14:paraId="6739690B" w14:textId="5463B496" w:rsidR="005F6DB3" w:rsidRPr="00922119" w:rsidRDefault="00953098" w:rsidP="00701588">
      <w:pPr>
        <w:ind w:left="360" w:firstLine="10"/>
        <w:jc w:val="center"/>
        <w:rPr>
          <w:rFonts w:ascii="Times New Roman" w:hAnsi="Times New Roman"/>
        </w:rPr>
      </w:pPr>
      <w:bookmarkStart w:id="22" w:name="_Hlk169612490"/>
      <w:r w:rsidRPr="00922119">
        <w:rPr>
          <w:rFonts w:ascii="Times New Roman" w:hAnsi="Times New Roman"/>
        </w:rPr>
        <w:lastRenderedPageBreak/>
        <w:pict w14:anchorId="14254898">
          <v:shape id="_x0000_i1034" type="#_x0000_t75" style="width:414pt;height:170.55pt" o:allowincell="f">
            <v:imagedata r:id="rId17" o:title=""/>
          </v:shape>
        </w:pict>
      </w:r>
      <w:bookmarkEnd w:id="22"/>
    </w:p>
    <w:p w14:paraId="207FC069" w14:textId="625B7F5A" w:rsidR="005F6DB3" w:rsidRPr="00922119" w:rsidRDefault="00A47399" w:rsidP="00701588">
      <w:pPr>
        <w:spacing w:before="199"/>
        <w:ind w:left="360"/>
        <w:jc w:val="center"/>
        <w:rPr>
          <w:rFonts w:ascii="Times New Roman" w:hAnsi="Times New Roman"/>
        </w:rPr>
      </w:pPr>
      <w:bookmarkStart w:id="23" w:name="_Hlk169612512"/>
      <w:r w:rsidRPr="00922119">
        <w:rPr>
          <w:rFonts w:ascii="Times New Roman" w:hAnsi="Times New Roman"/>
          <w:b/>
        </w:rPr>
        <w:t xml:space="preserve">Figure 9. </w:t>
      </w:r>
      <w:r w:rsidRPr="00922119">
        <w:rPr>
          <w:rFonts w:ascii="Times New Roman" w:hAnsi="Times New Roman"/>
        </w:rPr>
        <w:t>Article search process in Publish or Perish.</w:t>
      </w:r>
    </w:p>
    <w:bookmarkEnd w:id="23"/>
    <w:p w14:paraId="600547D2" w14:textId="77777777" w:rsidR="005F6DB3" w:rsidRPr="00922119" w:rsidRDefault="005F6DB3" w:rsidP="00701588">
      <w:pPr>
        <w:spacing w:before="199"/>
        <w:ind w:left="360"/>
        <w:jc w:val="center"/>
        <w:rPr>
          <w:rFonts w:ascii="Times New Roman" w:hAnsi="Times New Roman"/>
        </w:rPr>
      </w:pPr>
    </w:p>
    <w:p w14:paraId="45A12EA9" w14:textId="77777777" w:rsidR="005F6DB3" w:rsidRPr="00922119" w:rsidRDefault="00953098" w:rsidP="00701588">
      <w:pPr>
        <w:ind w:left="360"/>
        <w:jc w:val="center"/>
        <w:rPr>
          <w:rFonts w:ascii="Times New Roman" w:hAnsi="Times New Roman"/>
        </w:rPr>
      </w:pPr>
      <w:bookmarkStart w:id="24" w:name="_Hlk169612535"/>
      <w:r w:rsidRPr="00922119">
        <w:rPr>
          <w:rFonts w:ascii="Times New Roman" w:hAnsi="Times New Roman"/>
        </w:rPr>
        <w:pict w14:anchorId="755EB93F">
          <v:shape id="_x0000_i1035" type="#_x0000_t75" style="width:410.55pt;height:3in" o:allowincell="f">
            <v:imagedata r:id="rId18" o:title=""/>
          </v:shape>
        </w:pict>
      </w:r>
      <w:bookmarkEnd w:id="24"/>
    </w:p>
    <w:p w14:paraId="5387EE66" w14:textId="6EAA61A6" w:rsidR="005F6DB3" w:rsidRPr="00922119" w:rsidRDefault="00A47399" w:rsidP="00701588">
      <w:pPr>
        <w:spacing w:before="188"/>
        <w:ind w:left="360"/>
        <w:jc w:val="center"/>
        <w:rPr>
          <w:rFonts w:ascii="Times New Roman" w:hAnsi="Times New Roman"/>
        </w:rPr>
      </w:pPr>
      <w:bookmarkStart w:id="25" w:name="_Hlk169612559"/>
      <w:r w:rsidRPr="00922119">
        <w:rPr>
          <w:rFonts w:ascii="Times New Roman" w:hAnsi="Times New Roman"/>
          <w:b/>
        </w:rPr>
        <w:t xml:space="preserve">Figure 10. </w:t>
      </w:r>
      <w:r w:rsidRPr="00922119">
        <w:rPr>
          <w:rFonts w:ascii="Times New Roman" w:hAnsi="Times New Roman"/>
        </w:rPr>
        <w:t>Search results by Publish or Perish</w:t>
      </w:r>
    </w:p>
    <w:bookmarkEnd w:id="25"/>
    <w:p w14:paraId="20D19334" w14:textId="77777777" w:rsidR="005F6DB3" w:rsidRPr="00922119" w:rsidRDefault="005F6DB3" w:rsidP="00701588">
      <w:pPr>
        <w:ind w:left="360" w:firstLine="270"/>
        <w:jc w:val="center"/>
        <w:rPr>
          <w:rFonts w:ascii="Times New Roman" w:hAnsi="Times New Roman"/>
        </w:rPr>
      </w:pPr>
    </w:p>
    <w:p w14:paraId="0399570D" w14:textId="77777777" w:rsidR="00A47399" w:rsidRPr="00922119" w:rsidRDefault="00000000" w:rsidP="00701588">
      <w:pPr>
        <w:numPr>
          <w:ilvl w:val="0"/>
          <w:numId w:val="3"/>
        </w:numPr>
        <w:ind w:left="360"/>
        <w:jc w:val="both"/>
        <w:rPr>
          <w:rFonts w:ascii="Times New Roman" w:hAnsi="Times New Roman"/>
        </w:rPr>
      </w:pPr>
      <w:bookmarkStart w:id="26" w:name="_Hlk169612641"/>
      <w:r w:rsidRPr="00922119">
        <w:rPr>
          <w:rFonts w:ascii="Times New Roman" w:hAnsi="Times New Roman"/>
        </w:rPr>
        <w:t>Save Data from Publish or Perish</w:t>
      </w:r>
    </w:p>
    <w:p w14:paraId="273A39FC" w14:textId="292B77A2" w:rsidR="005F6DB3" w:rsidRPr="00922119" w:rsidRDefault="00000000" w:rsidP="00152EE4">
      <w:pPr>
        <w:ind w:left="360" w:firstLine="360"/>
        <w:jc w:val="both"/>
        <w:rPr>
          <w:rFonts w:ascii="Times New Roman" w:hAnsi="Times New Roman"/>
        </w:rPr>
      </w:pPr>
      <w:r w:rsidRPr="00922119">
        <w:rPr>
          <w:rFonts w:ascii="Times New Roman" w:hAnsi="Times New Roman"/>
        </w:rPr>
        <w:t xml:space="preserve">The next step for each saved result is to click the Save Results button. Save the results in RIS format (Figure 11), which can be read by </w:t>
      </w:r>
      <w:proofErr w:type="spellStart"/>
      <w:r w:rsidRPr="00922119">
        <w:rPr>
          <w:rFonts w:ascii="Times New Roman" w:hAnsi="Times New Roman"/>
        </w:rPr>
        <w:t>VOSviewer</w:t>
      </w:r>
      <w:proofErr w:type="spellEnd"/>
      <w:r w:rsidRPr="00922119">
        <w:rPr>
          <w:rFonts w:ascii="Times New Roman" w:hAnsi="Times New Roman"/>
        </w:rPr>
        <w:t>.</w:t>
      </w:r>
    </w:p>
    <w:p w14:paraId="7FCF50A9" w14:textId="77777777" w:rsidR="005F6DB3" w:rsidRPr="00922119" w:rsidRDefault="00953098" w:rsidP="00701588">
      <w:pPr>
        <w:ind w:left="360" w:firstLine="10"/>
        <w:jc w:val="center"/>
        <w:rPr>
          <w:rFonts w:ascii="Times New Roman" w:hAnsi="Times New Roman"/>
        </w:rPr>
      </w:pPr>
      <w:bookmarkStart w:id="27" w:name="_Hlk169612658"/>
      <w:bookmarkEnd w:id="26"/>
      <w:r w:rsidRPr="00922119">
        <w:rPr>
          <w:rFonts w:ascii="Times New Roman" w:hAnsi="Times New Roman"/>
        </w:rPr>
        <w:lastRenderedPageBreak/>
        <w:pict w14:anchorId="4DF59169">
          <v:shape id="_x0000_i1036" type="#_x0000_t75" style="width:400.3pt;height:278.55pt" o:allowincell="f">
            <v:imagedata r:id="rId19" o:title=""/>
          </v:shape>
        </w:pict>
      </w:r>
      <w:bookmarkStart w:id="28" w:name="_Hlk169612697"/>
      <w:bookmarkEnd w:id="27"/>
    </w:p>
    <w:p w14:paraId="0FCEBA2C" w14:textId="77777777" w:rsidR="00A47399" w:rsidRPr="00922119" w:rsidRDefault="00A47399" w:rsidP="00701588">
      <w:pPr>
        <w:spacing w:before="196"/>
        <w:ind w:left="360"/>
        <w:jc w:val="center"/>
        <w:rPr>
          <w:rFonts w:ascii="Times New Roman" w:hAnsi="Times New Roman"/>
        </w:rPr>
      </w:pPr>
      <w:r w:rsidRPr="00922119">
        <w:rPr>
          <w:rFonts w:ascii="Times New Roman" w:hAnsi="Times New Roman"/>
          <w:b/>
        </w:rPr>
        <w:t xml:space="preserve">Figure 11. </w:t>
      </w:r>
      <w:r w:rsidRPr="00922119">
        <w:rPr>
          <w:rFonts w:ascii="Times New Roman" w:hAnsi="Times New Roman"/>
        </w:rPr>
        <w:t xml:space="preserve"> How to save search data Publish or Perish.</w:t>
      </w:r>
    </w:p>
    <w:p w14:paraId="0D57DABF" w14:textId="4959A9AA" w:rsidR="005F6DB3" w:rsidRPr="00922119" w:rsidRDefault="00000000" w:rsidP="00701588">
      <w:pPr>
        <w:spacing w:before="196"/>
        <w:ind w:left="360" w:firstLine="256"/>
        <w:rPr>
          <w:rFonts w:ascii="Times New Roman" w:hAnsi="Times New Roman"/>
        </w:rPr>
      </w:pPr>
      <w:bookmarkStart w:id="29" w:name="_Hlk169612762"/>
      <w:bookmarkEnd w:id="28"/>
      <w:r w:rsidRPr="00922119">
        <w:rPr>
          <w:rFonts w:ascii="Times New Roman" w:hAnsi="Times New Roman"/>
        </w:rPr>
        <w:t xml:space="preserve">Articles found in Publish or Perish are mapped using </w:t>
      </w:r>
      <w:proofErr w:type="spellStart"/>
      <w:r w:rsidRPr="00922119">
        <w:rPr>
          <w:rFonts w:ascii="Times New Roman" w:hAnsi="Times New Roman"/>
        </w:rPr>
        <w:t>VOSviewer</w:t>
      </w:r>
      <w:proofErr w:type="spellEnd"/>
      <w:r w:rsidRPr="00922119">
        <w:rPr>
          <w:rFonts w:ascii="Times New Roman" w:hAnsi="Times New Roman"/>
        </w:rPr>
        <w:t>. The data displayed in Publish or Perish is in the form of metadata, not full text, including author names, titles, years, journals, and publishers of the articles found.</w:t>
      </w:r>
    </w:p>
    <w:p w14:paraId="7E6F76EC" w14:textId="77777777" w:rsidR="005F6DB3" w:rsidRPr="00922119" w:rsidRDefault="005F6DB3" w:rsidP="00701588">
      <w:pPr>
        <w:ind w:left="360"/>
        <w:jc w:val="both"/>
        <w:rPr>
          <w:rFonts w:ascii="Times New Roman" w:hAnsi="Times New Roman"/>
        </w:rPr>
      </w:pPr>
    </w:p>
    <w:p w14:paraId="63A03BE4" w14:textId="77777777" w:rsidR="00A47399" w:rsidRPr="00922119" w:rsidRDefault="00000000" w:rsidP="00701588">
      <w:pPr>
        <w:ind w:left="360" w:firstLine="256"/>
        <w:jc w:val="both"/>
        <w:rPr>
          <w:rFonts w:ascii="Times New Roman" w:hAnsi="Times New Roman"/>
        </w:rPr>
      </w:pPr>
      <w:r w:rsidRPr="00922119">
        <w:rPr>
          <w:rFonts w:ascii="Times New Roman" w:hAnsi="Times New Roman"/>
        </w:rPr>
        <w:t xml:space="preserve">Table 1 shows the search data from Publish or Perish used in the </w:t>
      </w:r>
      <w:proofErr w:type="spellStart"/>
      <w:r w:rsidRPr="00922119">
        <w:rPr>
          <w:rFonts w:ascii="Times New Roman" w:hAnsi="Times New Roman"/>
        </w:rPr>
        <w:t>VOSviewer</w:t>
      </w:r>
      <w:proofErr w:type="spellEnd"/>
      <w:r w:rsidRPr="00922119">
        <w:rPr>
          <w:rFonts w:ascii="Times New Roman" w:hAnsi="Times New Roman"/>
        </w:rPr>
        <w:t xml:space="preserve"> analysis in this study. It includes 1000 articles, 14,123 citations, 2,824.60 citations per year, 14.12 citations per article, 367.28 authors per article, an h-index of 57, a g-index of 80, an annual h-index of 5.80, and an h-annual index of 24.</w:t>
      </w:r>
    </w:p>
    <w:bookmarkEnd w:id="29"/>
    <w:p w14:paraId="03354A80" w14:textId="77777777" w:rsidR="00A47399" w:rsidRPr="00922119" w:rsidRDefault="00A47399" w:rsidP="00701588">
      <w:pPr>
        <w:ind w:left="360"/>
        <w:jc w:val="both"/>
        <w:rPr>
          <w:rFonts w:ascii="Times New Roman" w:hAnsi="Times New Roman"/>
        </w:rPr>
      </w:pPr>
    </w:p>
    <w:p w14:paraId="5B4BEFA1" w14:textId="7A94A71D" w:rsidR="00A47399" w:rsidRPr="00922119" w:rsidRDefault="00A47399" w:rsidP="00701588">
      <w:pPr>
        <w:ind w:left="360" w:firstLine="256"/>
        <w:jc w:val="both"/>
        <w:rPr>
          <w:rFonts w:ascii="Times New Roman" w:hAnsi="Times New Roman"/>
        </w:rPr>
      </w:pPr>
      <w:bookmarkStart w:id="30" w:name="_Hlk169614154"/>
      <w:r w:rsidRPr="00922119">
        <w:rPr>
          <w:rFonts w:ascii="Times New Roman" w:hAnsi="Times New Roman"/>
        </w:rPr>
        <w:t xml:space="preserve">Based on the search results in the </w:t>
      </w:r>
      <w:proofErr w:type="spellStart"/>
      <w:r w:rsidRPr="00922119">
        <w:rPr>
          <w:rFonts w:ascii="Times New Roman" w:hAnsi="Times New Roman"/>
        </w:rPr>
        <w:t>Crossref</w:t>
      </w:r>
      <w:proofErr w:type="spellEnd"/>
      <w:r w:rsidRPr="00922119">
        <w:rPr>
          <w:rFonts w:ascii="Times New Roman" w:hAnsi="Times New Roman"/>
        </w:rPr>
        <w:t xml:space="preserve"> database, it can be seen that the development of research on Soft Computing in Natural Language Processing is shown in Table 2. From the table data, it can be seen that there are 1000 studies on Soft Computing in Natural Language Processing. The number of studies on natural language processing fluctuates but tends to increase, as shown in Figure 12. There was a decrease in research interest in this theme only in 2022, from 232 studies throughout 2021 to 164 studies in 2021. Throughout 2019 and 2020, there were many studies on the same topic. The number of studies in 2019 and 2020 was 175, and increased in 2023 with 254 studies. </w:t>
      </w:r>
    </w:p>
    <w:bookmarkEnd w:id="14"/>
    <w:bookmarkEnd w:id="30"/>
    <w:p w14:paraId="2918377E" w14:textId="77777777" w:rsidR="005F6DB3" w:rsidRPr="00922119" w:rsidRDefault="005F6DB3" w:rsidP="00701588">
      <w:pPr>
        <w:spacing w:before="60"/>
        <w:ind w:left="360" w:firstLine="270"/>
        <w:jc w:val="both"/>
        <w:rPr>
          <w:rFonts w:ascii="Times New Roman" w:hAnsi="Times New Roman"/>
        </w:rPr>
      </w:pPr>
    </w:p>
    <w:tbl>
      <w:tblPr>
        <w:tblW w:w="7907" w:type="dxa"/>
        <w:tblInd w:w="730" w:type="dxa"/>
        <w:tblCellMar>
          <w:left w:w="0" w:type="dxa"/>
          <w:right w:w="0" w:type="dxa"/>
        </w:tblCellMar>
        <w:tblLook w:val="04A0" w:firstRow="1" w:lastRow="0" w:firstColumn="1" w:lastColumn="0" w:noHBand="0" w:noVBand="1"/>
      </w:tblPr>
      <w:tblGrid>
        <w:gridCol w:w="4997"/>
        <w:gridCol w:w="2910"/>
      </w:tblGrid>
      <w:tr w:rsidR="005F6DB3" w:rsidRPr="00922119" w14:paraId="6D32A2D6" w14:textId="77777777" w:rsidTr="00A47399">
        <w:trPr>
          <w:trHeight w:val="261"/>
        </w:trPr>
        <w:tc>
          <w:tcPr>
            <w:tcW w:w="4997" w:type="dxa"/>
            <w:tcBorders>
              <w:top w:val="single" w:sz="4" w:space="0" w:color="000000"/>
              <w:left w:val="single" w:sz="4" w:space="0" w:color="000000"/>
              <w:bottom w:val="single" w:sz="4" w:space="0" w:color="000000"/>
              <w:right w:val="single" w:sz="4" w:space="0" w:color="000000"/>
            </w:tcBorders>
          </w:tcPr>
          <w:p w14:paraId="2115A502" w14:textId="77777777" w:rsidR="005F6DB3" w:rsidRPr="00922119" w:rsidRDefault="00000000" w:rsidP="00701588">
            <w:pPr>
              <w:spacing w:before="28"/>
              <w:ind w:left="360"/>
              <w:jc w:val="center"/>
              <w:rPr>
                <w:rFonts w:ascii="Times New Roman" w:hAnsi="Times New Roman"/>
              </w:rPr>
            </w:pPr>
            <w:bookmarkStart w:id="31" w:name="_Hlk169614242"/>
            <w:r w:rsidRPr="00922119">
              <w:rPr>
                <w:rFonts w:ascii="Times New Roman" w:hAnsi="Times New Roman"/>
                <w:b/>
                <w:color w:val="000000"/>
              </w:rPr>
              <w:t>Years of Publication</w:t>
            </w:r>
          </w:p>
        </w:tc>
        <w:tc>
          <w:tcPr>
            <w:tcW w:w="2910" w:type="dxa"/>
            <w:tcBorders>
              <w:top w:val="single" w:sz="4" w:space="0" w:color="000000"/>
              <w:left w:val="single" w:sz="4" w:space="0" w:color="000000"/>
              <w:bottom w:val="single" w:sz="4" w:space="0" w:color="000000"/>
              <w:right w:val="single" w:sz="4" w:space="0" w:color="000000"/>
            </w:tcBorders>
          </w:tcPr>
          <w:p w14:paraId="5667F519" w14:textId="77777777" w:rsidR="005F6DB3" w:rsidRPr="00922119" w:rsidRDefault="00000000" w:rsidP="00701588">
            <w:pPr>
              <w:spacing w:before="28"/>
              <w:ind w:left="360"/>
              <w:jc w:val="center"/>
              <w:rPr>
                <w:rFonts w:ascii="Times New Roman" w:hAnsi="Times New Roman"/>
              </w:rPr>
            </w:pPr>
            <w:r w:rsidRPr="00922119">
              <w:rPr>
                <w:rFonts w:ascii="Times New Roman" w:hAnsi="Times New Roman"/>
                <w:b/>
                <w:color w:val="000000"/>
              </w:rPr>
              <w:t>Number of Publication</w:t>
            </w:r>
          </w:p>
        </w:tc>
      </w:tr>
      <w:tr w:rsidR="005F6DB3" w:rsidRPr="00922119" w14:paraId="766AC535"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4A9DD504"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color w:val="000000"/>
              </w:rPr>
              <w:t>20</w:t>
            </w:r>
            <w:r w:rsidRPr="00922119">
              <w:rPr>
                <w:rFonts w:ascii="Times New Roman" w:hAnsi="Times New Roman"/>
              </w:rPr>
              <w:t>19</w:t>
            </w:r>
          </w:p>
        </w:tc>
        <w:tc>
          <w:tcPr>
            <w:tcW w:w="2910" w:type="dxa"/>
            <w:tcBorders>
              <w:top w:val="single" w:sz="4" w:space="0" w:color="000000"/>
              <w:left w:val="single" w:sz="4" w:space="0" w:color="000000"/>
              <w:bottom w:val="single" w:sz="4" w:space="0" w:color="000000"/>
              <w:right w:val="single" w:sz="4" w:space="0" w:color="000000"/>
            </w:tcBorders>
          </w:tcPr>
          <w:p w14:paraId="2401DC3D"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rPr>
              <w:t>175</w:t>
            </w:r>
          </w:p>
        </w:tc>
      </w:tr>
      <w:tr w:rsidR="005F6DB3" w:rsidRPr="00922119" w14:paraId="37B8D9FD"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791C732B"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color w:val="000000"/>
              </w:rPr>
              <w:t>2020</w:t>
            </w:r>
          </w:p>
        </w:tc>
        <w:tc>
          <w:tcPr>
            <w:tcW w:w="2910" w:type="dxa"/>
            <w:tcBorders>
              <w:top w:val="single" w:sz="4" w:space="0" w:color="000000"/>
              <w:left w:val="single" w:sz="4" w:space="0" w:color="000000"/>
              <w:bottom w:val="single" w:sz="4" w:space="0" w:color="000000"/>
              <w:right w:val="single" w:sz="4" w:space="0" w:color="000000"/>
            </w:tcBorders>
          </w:tcPr>
          <w:p w14:paraId="537B2EA2"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rPr>
              <w:t>175</w:t>
            </w:r>
          </w:p>
        </w:tc>
      </w:tr>
      <w:tr w:rsidR="005F6DB3" w:rsidRPr="00922119" w14:paraId="25847DFB"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498F9048"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color w:val="000000"/>
              </w:rPr>
              <w:t>2021</w:t>
            </w:r>
          </w:p>
        </w:tc>
        <w:tc>
          <w:tcPr>
            <w:tcW w:w="2910" w:type="dxa"/>
            <w:tcBorders>
              <w:top w:val="single" w:sz="4" w:space="0" w:color="000000"/>
              <w:left w:val="single" w:sz="4" w:space="0" w:color="000000"/>
              <w:bottom w:val="single" w:sz="4" w:space="0" w:color="000000"/>
              <w:right w:val="single" w:sz="4" w:space="0" w:color="000000"/>
            </w:tcBorders>
          </w:tcPr>
          <w:p w14:paraId="239EFE0A"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rPr>
              <w:t>232</w:t>
            </w:r>
          </w:p>
        </w:tc>
      </w:tr>
      <w:tr w:rsidR="005F6DB3" w:rsidRPr="00922119" w14:paraId="08D5D655"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66E1D06F"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color w:val="000000"/>
              </w:rPr>
              <w:t>2022</w:t>
            </w:r>
          </w:p>
        </w:tc>
        <w:tc>
          <w:tcPr>
            <w:tcW w:w="2910" w:type="dxa"/>
            <w:tcBorders>
              <w:top w:val="single" w:sz="4" w:space="0" w:color="000000"/>
              <w:left w:val="single" w:sz="4" w:space="0" w:color="000000"/>
              <w:bottom w:val="single" w:sz="4" w:space="0" w:color="000000"/>
              <w:right w:val="single" w:sz="4" w:space="0" w:color="000000"/>
            </w:tcBorders>
          </w:tcPr>
          <w:p w14:paraId="000632C1"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rPr>
              <w:t>164</w:t>
            </w:r>
          </w:p>
        </w:tc>
      </w:tr>
      <w:tr w:rsidR="005F6DB3" w:rsidRPr="00922119" w14:paraId="76064672"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0E8C218C"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color w:val="000000"/>
              </w:rPr>
              <w:t>2023</w:t>
            </w:r>
          </w:p>
        </w:tc>
        <w:tc>
          <w:tcPr>
            <w:tcW w:w="2910" w:type="dxa"/>
            <w:tcBorders>
              <w:top w:val="single" w:sz="4" w:space="0" w:color="000000"/>
              <w:left w:val="single" w:sz="4" w:space="0" w:color="000000"/>
              <w:bottom w:val="single" w:sz="4" w:space="0" w:color="000000"/>
              <w:right w:val="single" w:sz="4" w:space="0" w:color="000000"/>
            </w:tcBorders>
          </w:tcPr>
          <w:p w14:paraId="30EFAE81"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rPr>
              <w:t>254</w:t>
            </w:r>
          </w:p>
        </w:tc>
      </w:tr>
      <w:tr w:rsidR="005F6DB3" w:rsidRPr="00922119" w14:paraId="642B9AA5" w14:textId="77777777" w:rsidTr="00A47399">
        <w:trPr>
          <w:trHeight w:val="278"/>
        </w:trPr>
        <w:tc>
          <w:tcPr>
            <w:tcW w:w="4997" w:type="dxa"/>
            <w:tcBorders>
              <w:top w:val="single" w:sz="4" w:space="0" w:color="000000"/>
              <w:left w:val="single" w:sz="4" w:space="0" w:color="000000"/>
              <w:bottom w:val="single" w:sz="4" w:space="0" w:color="000000"/>
              <w:right w:val="single" w:sz="4" w:space="0" w:color="000000"/>
            </w:tcBorders>
          </w:tcPr>
          <w:p w14:paraId="69C98B42"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b/>
                <w:color w:val="000000"/>
              </w:rPr>
              <w:t>Total</w:t>
            </w:r>
          </w:p>
        </w:tc>
        <w:tc>
          <w:tcPr>
            <w:tcW w:w="2910" w:type="dxa"/>
            <w:tcBorders>
              <w:top w:val="single" w:sz="4" w:space="0" w:color="000000"/>
              <w:left w:val="single" w:sz="4" w:space="0" w:color="000000"/>
              <w:bottom w:val="single" w:sz="4" w:space="0" w:color="000000"/>
              <w:right w:val="single" w:sz="4" w:space="0" w:color="000000"/>
            </w:tcBorders>
          </w:tcPr>
          <w:p w14:paraId="73F048F3" w14:textId="77777777" w:rsidR="005F6DB3" w:rsidRPr="00922119" w:rsidRDefault="00000000" w:rsidP="00701588">
            <w:pPr>
              <w:spacing w:before="42"/>
              <w:ind w:left="360"/>
              <w:jc w:val="center"/>
              <w:rPr>
                <w:rFonts w:ascii="Times New Roman" w:hAnsi="Times New Roman"/>
              </w:rPr>
            </w:pPr>
            <w:r w:rsidRPr="00922119">
              <w:rPr>
                <w:rFonts w:ascii="Times New Roman" w:hAnsi="Times New Roman"/>
                <w:b/>
              </w:rPr>
              <w:t>1000</w:t>
            </w:r>
          </w:p>
        </w:tc>
      </w:tr>
      <w:bookmarkEnd w:id="31"/>
    </w:tbl>
    <w:p w14:paraId="5737D514" w14:textId="77777777" w:rsidR="005F6DB3" w:rsidRPr="00922119" w:rsidRDefault="005F6DB3" w:rsidP="00701588">
      <w:pPr>
        <w:ind w:left="360"/>
        <w:rPr>
          <w:rFonts w:ascii="Times New Roman" w:hAnsi="Times New Roman"/>
        </w:rPr>
      </w:pPr>
    </w:p>
    <w:p w14:paraId="13F63576" w14:textId="77777777" w:rsidR="005F6DB3" w:rsidRPr="00922119" w:rsidRDefault="00953098" w:rsidP="00701588">
      <w:pPr>
        <w:ind w:left="360"/>
        <w:jc w:val="center"/>
        <w:rPr>
          <w:rFonts w:ascii="Times New Roman" w:hAnsi="Times New Roman"/>
        </w:rPr>
      </w:pPr>
      <w:r w:rsidRPr="00922119">
        <w:rPr>
          <w:rFonts w:ascii="Times New Roman" w:hAnsi="Times New Roman"/>
        </w:rPr>
        <w:lastRenderedPageBreak/>
        <w:pict w14:anchorId="60D835CB">
          <v:shape id="_x0000_i1037" type="#_x0000_t75" style="width:354pt;height:204.85pt" o:allowincell="f">
            <v:imagedata r:id="rId20" o:title=""/>
          </v:shape>
        </w:pict>
      </w:r>
    </w:p>
    <w:p w14:paraId="45E8C7F4" w14:textId="77777777" w:rsidR="00844138" w:rsidRPr="00922119" w:rsidRDefault="00844138" w:rsidP="00701588">
      <w:pPr>
        <w:ind w:left="360"/>
        <w:jc w:val="center"/>
        <w:rPr>
          <w:rFonts w:ascii="Times New Roman" w:hAnsi="Times New Roman"/>
        </w:rPr>
      </w:pPr>
    </w:p>
    <w:p w14:paraId="00D0E9E3" w14:textId="77777777" w:rsidR="00844138" w:rsidRPr="00922119" w:rsidRDefault="00000000" w:rsidP="00152EE4">
      <w:pPr>
        <w:spacing w:before="60"/>
        <w:ind w:left="360" w:firstLine="360"/>
        <w:jc w:val="both"/>
        <w:rPr>
          <w:rFonts w:ascii="Times New Roman" w:hAnsi="Times New Roman"/>
        </w:rPr>
      </w:pPr>
      <w:bookmarkStart w:id="32" w:name="_Hlk169615001"/>
      <w:r w:rsidRPr="00922119">
        <w:rPr>
          <w:rFonts w:ascii="Times New Roman" w:hAnsi="Times New Roman"/>
        </w:rPr>
        <w:t xml:space="preserve">From the search results through the </w:t>
      </w:r>
      <w:proofErr w:type="spellStart"/>
      <w:r w:rsidRPr="00922119">
        <w:rPr>
          <w:rFonts w:ascii="Times New Roman" w:hAnsi="Times New Roman"/>
        </w:rPr>
        <w:t>Crossref</w:t>
      </w:r>
      <w:proofErr w:type="spellEnd"/>
      <w:r w:rsidRPr="00922119">
        <w:rPr>
          <w:rFonts w:ascii="Times New Roman" w:hAnsi="Times New Roman"/>
        </w:rPr>
        <w:t xml:space="preserve"> database, 1000 research documents related to digital learning media were obtained. These documents were then exported to RIS format, imported, and analyzed with </w:t>
      </w:r>
      <w:proofErr w:type="spellStart"/>
      <w:r w:rsidRPr="00922119">
        <w:rPr>
          <w:rFonts w:ascii="Times New Roman" w:hAnsi="Times New Roman"/>
        </w:rPr>
        <w:t>VOSviewer</w:t>
      </w:r>
      <w:proofErr w:type="spellEnd"/>
      <w:r w:rsidRPr="00922119">
        <w:rPr>
          <w:rFonts w:ascii="Times New Roman" w:hAnsi="Times New Roman"/>
        </w:rPr>
        <w:t xml:space="preserve">. There are several steps to perform research mapping using </w:t>
      </w:r>
      <w:proofErr w:type="spellStart"/>
      <w:r w:rsidRPr="00922119">
        <w:rPr>
          <w:rFonts w:ascii="Times New Roman" w:hAnsi="Times New Roman"/>
        </w:rPr>
        <w:t>VOSviewer</w:t>
      </w:r>
      <w:proofErr w:type="spellEnd"/>
      <w:r w:rsidRPr="00922119">
        <w:rPr>
          <w:rFonts w:ascii="Times New Roman" w:hAnsi="Times New Roman"/>
        </w:rPr>
        <w:t>, as follows:</w:t>
      </w:r>
    </w:p>
    <w:p w14:paraId="21C6D692" w14:textId="77777777" w:rsidR="00844138" w:rsidRPr="00922119" w:rsidRDefault="00844138" w:rsidP="00701588">
      <w:pPr>
        <w:spacing w:before="60"/>
        <w:ind w:left="360"/>
        <w:jc w:val="both"/>
        <w:rPr>
          <w:rFonts w:ascii="Times New Roman" w:hAnsi="Times New Roman"/>
        </w:rPr>
      </w:pPr>
    </w:p>
    <w:p w14:paraId="0FF1D296" w14:textId="77777777" w:rsidR="00844138" w:rsidRPr="00922119" w:rsidRDefault="00000000" w:rsidP="00701588">
      <w:pPr>
        <w:numPr>
          <w:ilvl w:val="0"/>
          <w:numId w:val="7"/>
        </w:numPr>
        <w:spacing w:before="60"/>
        <w:ind w:left="360"/>
        <w:jc w:val="both"/>
        <w:rPr>
          <w:rFonts w:ascii="Times New Roman" w:hAnsi="Times New Roman"/>
        </w:rPr>
      </w:pPr>
      <w:r w:rsidRPr="00922119">
        <w:rPr>
          <w:rFonts w:ascii="Times New Roman" w:hAnsi="Times New Roman"/>
        </w:rPr>
        <w:t xml:space="preserve">Open the </w:t>
      </w:r>
      <w:proofErr w:type="spellStart"/>
      <w:r w:rsidRPr="00922119">
        <w:rPr>
          <w:rFonts w:ascii="Times New Roman" w:hAnsi="Times New Roman"/>
        </w:rPr>
        <w:t>VOSviewer</w:t>
      </w:r>
      <w:proofErr w:type="spellEnd"/>
      <w:r w:rsidRPr="00922119">
        <w:rPr>
          <w:rFonts w:ascii="Times New Roman" w:hAnsi="Times New Roman"/>
        </w:rPr>
        <w:t xml:space="preserve"> Application</w:t>
      </w:r>
    </w:p>
    <w:p w14:paraId="494FC429" w14:textId="2917C51E" w:rsidR="005F6DB3" w:rsidRPr="00922119" w:rsidRDefault="00000000" w:rsidP="00701588">
      <w:pPr>
        <w:spacing w:before="60"/>
        <w:ind w:left="360" w:firstLine="480"/>
        <w:jc w:val="both"/>
        <w:rPr>
          <w:rFonts w:ascii="Times New Roman" w:hAnsi="Times New Roman"/>
        </w:rPr>
      </w:pPr>
      <w:r w:rsidRPr="00922119">
        <w:rPr>
          <w:rFonts w:ascii="Times New Roman" w:hAnsi="Times New Roman"/>
        </w:rPr>
        <w:t xml:space="preserve">The first step is to open the </w:t>
      </w:r>
      <w:proofErr w:type="spellStart"/>
      <w:r w:rsidRPr="00922119">
        <w:rPr>
          <w:rFonts w:ascii="Times New Roman" w:hAnsi="Times New Roman"/>
        </w:rPr>
        <w:t>VOSviewer</w:t>
      </w:r>
      <w:proofErr w:type="spellEnd"/>
      <w:r w:rsidRPr="00922119">
        <w:rPr>
          <w:rFonts w:ascii="Times New Roman" w:hAnsi="Times New Roman"/>
        </w:rPr>
        <w:t xml:space="preserve"> application that is already installed on your device. Once opened, the initial </w:t>
      </w:r>
      <w:proofErr w:type="spellStart"/>
      <w:r w:rsidRPr="00922119">
        <w:rPr>
          <w:rFonts w:ascii="Times New Roman" w:hAnsi="Times New Roman"/>
        </w:rPr>
        <w:t>VOSviewer</w:t>
      </w:r>
      <w:proofErr w:type="spellEnd"/>
      <w:r w:rsidRPr="00922119">
        <w:rPr>
          <w:rFonts w:ascii="Times New Roman" w:hAnsi="Times New Roman"/>
        </w:rPr>
        <w:t xml:space="preserve"> window will appear as shown in Figure 1.</w:t>
      </w:r>
    </w:p>
    <w:p w14:paraId="14253C1A" w14:textId="77777777" w:rsidR="005F6DB3" w:rsidRPr="00922119" w:rsidRDefault="005F6DB3" w:rsidP="00701588">
      <w:pPr>
        <w:spacing w:before="60"/>
        <w:ind w:left="360" w:firstLine="270"/>
        <w:jc w:val="both"/>
        <w:rPr>
          <w:rFonts w:ascii="Times New Roman" w:hAnsi="Times New Roman"/>
        </w:rPr>
      </w:pPr>
    </w:p>
    <w:p w14:paraId="1E7D750A" w14:textId="77777777" w:rsidR="00844138" w:rsidRPr="00922119" w:rsidRDefault="00000000" w:rsidP="00701588">
      <w:pPr>
        <w:numPr>
          <w:ilvl w:val="0"/>
          <w:numId w:val="7"/>
        </w:numPr>
        <w:spacing w:before="60"/>
        <w:ind w:left="360"/>
        <w:jc w:val="both"/>
        <w:rPr>
          <w:rFonts w:ascii="Times New Roman" w:hAnsi="Times New Roman"/>
        </w:rPr>
      </w:pPr>
      <w:r w:rsidRPr="00922119">
        <w:rPr>
          <w:rFonts w:ascii="Times New Roman" w:hAnsi="Times New Roman"/>
        </w:rPr>
        <w:t>Click the Create Button to Start Creating a New Map</w:t>
      </w:r>
    </w:p>
    <w:p w14:paraId="7C23E2D0" w14:textId="5DF516ED"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t xml:space="preserve">After opening </w:t>
      </w:r>
      <w:proofErr w:type="spellStart"/>
      <w:r w:rsidRPr="00922119">
        <w:rPr>
          <w:rFonts w:ascii="Times New Roman" w:hAnsi="Times New Roman"/>
        </w:rPr>
        <w:t>VOSviewer</w:t>
      </w:r>
      <w:proofErr w:type="spellEnd"/>
      <w:r w:rsidRPr="00922119">
        <w:rPr>
          <w:rFonts w:ascii="Times New Roman" w:hAnsi="Times New Roman"/>
        </w:rPr>
        <w:t>, click "Create" to start creating a new map. As shown in Figure 13, there are three options for the type of data: creating a map based on network data, bibliographic data, and text data. In this study, the map is created based on text data because the research mapping is based on research titles. Then, click "Next."</w:t>
      </w:r>
    </w:p>
    <w:bookmarkEnd w:id="32"/>
    <w:p w14:paraId="07C142C5" w14:textId="77777777" w:rsidR="005F6DB3" w:rsidRPr="00922119" w:rsidRDefault="005F6DB3" w:rsidP="00701588">
      <w:pPr>
        <w:ind w:left="360" w:firstLine="270"/>
        <w:jc w:val="center"/>
        <w:rPr>
          <w:rFonts w:ascii="Times New Roman" w:hAnsi="Times New Roman"/>
        </w:rPr>
      </w:pPr>
    </w:p>
    <w:p w14:paraId="1C2B4720" w14:textId="77777777" w:rsidR="005F6DB3" w:rsidRPr="00922119" w:rsidRDefault="005F6DB3" w:rsidP="00701588">
      <w:pPr>
        <w:spacing w:before="60"/>
        <w:ind w:left="360" w:firstLine="270"/>
        <w:jc w:val="both"/>
        <w:rPr>
          <w:rFonts w:ascii="Times New Roman" w:hAnsi="Times New Roman"/>
        </w:rPr>
      </w:pPr>
    </w:p>
    <w:p w14:paraId="43545C02" w14:textId="77777777" w:rsidR="005F6DB3" w:rsidRPr="00922119" w:rsidRDefault="00953098" w:rsidP="00701588">
      <w:pPr>
        <w:ind w:left="360" w:firstLine="270"/>
        <w:jc w:val="center"/>
        <w:rPr>
          <w:rFonts w:ascii="Times New Roman" w:hAnsi="Times New Roman"/>
        </w:rPr>
      </w:pPr>
      <w:bookmarkStart w:id="33" w:name="_Hlk169615160"/>
      <w:r w:rsidRPr="00922119">
        <w:rPr>
          <w:rFonts w:ascii="Times New Roman" w:hAnsi="Times New Roman"/>
        </w:rPr>
        <w:lastRenderedPageBreak/>
        <w:pict w14:anchorId="1BA50A06">
          <v:shape id="_x0000_i1038" type="#_x0000_t75" style="width:429.45pt;height:244.3pt" o:allowincell="f">
            <v:imagedata r:id="rId21" o:title=""/>
          </v:shape>
        </w:pict>
      </w:r>
      <w:bookmarkEnd w:id="33"/>
    </w:p>
    <w:p w14:paraId="165A9A36" w14:textId="77777777" w:rsidR="005F6DB3" w:rsidRPr="00922119" w:rsidRDefault="00000000" w:rsidP="00701588">
      <w:pPr>
        <w:spacing w:before="196"/>
        <w:ind w:left="360"/>
        <w:jc w:val="center"/>
        <w:rPr>
          <w:rFonts w:ascii="Times New Roman" w:hAnsi="Times New Roman"/>
        </w:rPr>
      </w:pPr>
      <w:bookmarkStart w:id="34" w:name="_Hlk169615174"/>
      <w:r w:rsidRPr="00922119">
        <w:rPr>
          <w:rFonts w:ascii="Times New Roman" w:hAnsi="Times New Roman"/>
          <w:b/>
        </w:rPr>
        <w:t xml:space="preserve">Figure 13. </w:t>
      </w:r>
      <w:r w:rsidRPr="00922119">
        <w:rPr>
          <w:rFonts w:ascii="Times New Roman" w:hAnsi="Times New Roman"/>
        </w:rPr>
        <w:t xml:space="preserve">Create a map in </w:t>
      </w:r>
      <w:proofErr w:type="spellStart"/>
      <w:r w:rsidRPr="00922119">
        <w:rPr>
          <w:rFonts w:ascii="Times New Roman" w:hAnsi="Times New Roman"/>
        </w:rPr>
        <w:t>VOSviewer</w:t>
      </w:r>
      <w:proofErr w:type="spellEnd"/>
      <w:r w:rsidRPr="00922119">
        <w:rPr>
          <w:rFonts w:ascii="Times New Roman" w:hAnsi="Times New Roman"/>
        </w:rPr>
        <w:t>.</w:t>
      </w:r>
    </w:p>
    <w:bookmarkEnd w:id="34"/>
    <w:p w14:paraId="2CDAC928" w14:textId="77777777" w:rsidR="005F6DB3" w:rsidRPr="00922119" w:rsidRDefault="005F6DB3" w:rsidP="00701588">
      <w:pPr>
        <w:spacing w:before="60"/>
        <w:ind w:left="360" w:firstLine="270"/>
        <w:jc w:val="both"/>
        <w:rPr>
          <w:rFonts w:ascii="Times New Roman" w:hAnsi="Times New Roman"/>
        </w:rPr>
      </w:pPr>
    </w:p>
    <w:p w14:paraId="3EE53F0F" w14:textId="77777777" w:rsidR="00844138" w:rsidRPr="00922119" w:rsidRDefault="00000000" w:rsidP="00701588">
      <w:pPr>
        <w:numPr>
          <w:ilvl w:val="0"/>
          <w:numId w:val="7"/>
        </w:numPr>
        <w:spacing w:before="60"/>
        <w:ind w:left="360"/>
        <w:jc w:val="both"/>
        <w:rPr>
          <w:rFonts w:ascii="Times New Roman" w:hAnsi="Times New Roman"/>
        </w:rPr>
      </w:pPr>
      <w:bookmarkStart w:id="35" w:name="_Hlk169615376"/>
      <w:r w:rsidRPr="00922119">
        <w:rPr>
          <w:rFonts w:ascii="Times New Roman" w:hAnsi="Times New Roman"/>
        </w:rPr>
        <w:t>Select Data Source</w:t>
      </w:r>
    </w:p>
    <w:p w14:paraId="1A41A240" w14:textId="77777777" w:rsidR="00844138" w:rsidRPr="00922119" w:rsidRDefault="00000000" w:rsidP="00701588">
      <w:pPr>
        <w:spacing w:before="60"/>
        <w:ind w:left="360" w:firstLine="270"/>
        <w:jc w:val="both"/>
        <w:rPr>
          <w:rFonts w:ascii="Times New Roman" w:hAnsi="Times New Roman"/>
        </w:rPr>
      </w:pPr>
      <w:r w:rsidRPr="00922119">
        <w:rPr>
          <w:rFonts w:ascii="Times New Roman" w:hAnsi="Times New Roman"/>
        </w:rPr>
        <w:t xml:space="preserve">Figure 14 shows the next step in creating the research map, which includes four options for data sources: reading data from a </w:t>
      </w:r>
      <w:proofErr w:type="spellStart"/>
      <w:r w:rsidRPr="00922119">
        <w:rPr>
          <w:rFonts w:ascii="Times New Roman" w:hAnsi="Times New Roman"/>
        </w:rPr>
        <w:t>VOSviewer</w:t>
      </w:r>
      <w:proofErr w:type="spellEnd"/>
      <w:r w:rsidRPr="00922119">
        <w:rPr>
          <w:rFonts w:ascii="Times New Roman" w:hAnsi="Times New Roman"/>
        </w:rPr>
        <w:t xml:space="preserve"> file, bibliographic database file, reference manager file, and downloading data via API. In the previous data retrieval stage, we used the Publish or Perish application, which is one of the reference manager applications, and the type of data we saved previously was in RIS format. Therefore, in this section, we choose to read data from the reference manager file, then click "Next."</w:t>
      </w:r>
    </w:p>
    <w:p w14:paraId="27F41DB7" w14:textId="4E728413"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t>In the section shown in Figure 15, select the RIS section and insert the file obtained through Publish or Perish by clicking the three-dot button. Then click "Next" to proceed to the next step.</w:t>
      </w:r>
    </w:p>
    <w:bookmarkEnd w:id="35"/>
    <w:p w14:paraId="5B24C9C6" w14:textId="77777777" w:rsidR="005F6DB3" w:rsidRPr="00922119" w:rsidRDefault="005F6DB3" w:rsidP="00701588">
      <w:pPr>
        <w:spacing w:before="60"/>
        <w:ind w:left="360" w:firstLine="270"/>
        <w:jc w:val="both"/>
        <w:rPr>
          <w:rFonts w:ascii="Times New Roman" w:hAnsi="Times New Roman"/>
        </w:rPr>
      </w:pPr>
    </w:p>
    <w:p w14:paraId="323AB729" w14:textId="77777777" w:rsidR="00844138" w:rsidRPr="00922119" w:rsidRDefault="00000000" w:rsidP="00701588">
      <w:pPr>
        <w:numPr>
          <w:ilvl w:val="0"/>
          <w:numId w:val="7"/>
        </w:numPr>
        <w:spacing w:before="60"/>
        <w:ind w:left="360"/>
        <w:jc w:val="both"/>
        <w:rPr>
          <w:rFonts w:ascii="Times New Roman" w:hAnsi="Times New Roman"/>
        </w:rPr>
      </w:pPr>
      <w:bookmarkStart w:id="36" w:name="_Hlk169615390"/>
      <w:r w:rsidRPr="00922119">
        <w:rPr>
          <w:rFonts w:ascii="Times New Roman" w:hAnsi="Times New Roman"/>
        </w:rPr>
        <w:t>Select Fields to Extract</w:t>
      </w:r>
    </w:p>
    <w:p w14:paraId="7A9E4258" w14:textId="03D58ACE"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t xml:space="preserve">Next, the Select Fields page appears as shown in Figure 16. This page displays three types of data extraction options: title and abstract fields, title field only, and abstract field only. In this study, the title and abstract data from the collected articles are used. Thus, </w:t>
      </w:r>
      <w:proofErr w:type="spellStart"/>
      <w:r w:rsidRPr="00922119">
        <w:rPr>
          <w:rFonts w:ascii="Times New Roman" w:hAnsi="Times New Roman"/>
        </w:rPr>
        <w:t>VOSviewer</w:t>
      </w:r>
      <w:proofErr w:type="spellEnd"/>
      <w:r w:rsidRPr="00922119">
        <w:rPr>
          <w:rFonts w:ascii="Times New Roman" w:hAnsi="Times New Roman"/>
        </w:rPr>
        <w:t xml:space="preserve"> maps each keyword taken from the titles and abstracts of the collected articles. After completing this step, the next step is to click "Next."</w:t>
      </w:r>
    </w:p>
    <w:bookmarkEnd w:id="36"/>
    <w:p w14:paraId="24642933" w14:textId="77777777" w:rsidR="005F6DB3" w:rsidRPr="00922119" w:rsidRDefault="005F6DB3" w:rsidP="00701588">
      <w:pPr>
        <w:spacing w:before="60"/>
        <w:ind w:left="360" w:firstLine="270"/>
        <w:jc w:val="both"/>
        <w:rPr>
          <w:rFonts w:ascii="Times New Roman" w:hAnsi="Times New Roman"/>
        </w:rPr>
      </w:pPr>
    </w:p>
    <w:p w14:paraId="5D0B0344" w14:textId="77777777" w:rsidR="00844138" w:rsidRPr="00922119" w:rsidRDefault="00000000" w:rsidP="00701588">
      <w:pPr>
        <w:numPr>
          <w:ilvl w:val="0"/>
          <w:numId w:val="7"/>
        </w:numPr>
        <w:spacing w:before="60"/>
        <w:ind w:left="360"/>
        <w:jc w:val="both"/>
        <w:rPr>
          <w:rFonts w:ascii="Times New Roman" w:hAnsi="Times New Roman"/>
        </w:rPr>
      </w:pPr>
      <w:bookmarkStart w:id="37" w:name="_Hlk169615400"/>
      <w:r w:rsidRPr="00922119">
        <w:rPr>
          <w:rFonts w:ascii="Times New Roman" w:hAnsi="Times New Roman"/>
        </w:rPr>
        <w:t>Select Calculation Method</w:t>
      </w:r>
    </w:p>
    <w:p w14:paraId="14E28496" w14:textId="02E3178C"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t>Figure 17 shows the selection of the calculation method. There are two methods: binary counting and full counting. Binary counting displays data in the form of 0 or 1 values, which means if the same word appears in the title repeatedly, it is counted as one. Meanwhile, full counting means that in this method, the total number that appears is still counted as many times as it appears.</w:t>
      </w:r>
    </w:p>
    <w:p w14:paraId="51052F9B" w14:textId="77777777" w:rsidR="005F6DB3" w:rsidRPr="00922119" w:rsidRDefault="005F6DB3" w:rsidP="00701588">
      <w:pPr>
        <w:spacing w:before="60"/>
        <w:ind w:left="360" w:firstLine="270"/>
        <w:jc w:val="both"/>
        <w:rPr>
          <w:rFonts w:ascii="Times New Roman" w:hAnsi="Times New Roman"/>
        </w:rPr>
      </w:pPr>
      <w:bookmarkStart w:id="38" w:name="_Hlk169615418"/>
      <w:bookmarkEnd w:id="37"/>
    </w:p>
    <w:p w14:paraId="5D459A8A" w14:textId="77777777" w:rsidR="00844138" w:rsidRPr="00922119" w:rsidRDefault="00000000" w:rsidP="00701588">
      <w:pPr>
        <w:numPr>
          <w:ilvl w:val="0"/>
          <w:numId w:val="7"/>
        </w:numPr>
        <w:spacing w:before="60"/>
        <w:ind w:left="360"/>
        <w:jc w:val="both"/>
        <w:rPr>
          <w:rFonts w:ascii="Times New Roman" w:hAnsi="Times New Roman"/>
        </w:rPr>
      </w:pPr>
      <w:r w:rsidRPr="00922119">
        <w:rPr>
          <w:rFonts w:ascii="Times New Roman" w:hAnsi="Times New Roman"/>
        </w:rPr>
        <w:t>Select Threshold</w:t>
      </w:r>
    </w:p>
    <w:p w14:paraId="530798B1" w14:textId="16412C1A"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t>Figure 18 shows the Select Threshold page. This page is used to set the minimum number of words that appear so that they can be displayed in a folder. In this study, the minimum number of words that appear is at least 7 times, so keywords that match and appear three times or more are included in the mapping. Then, the number of words found is 24, and for the part shown in Figure 19, we maximize the data display to 24.</w:t>
      </w:r>
    </w:p>
    <w:p w14:paraId="6579AA58" w14:textId="77777777" w:rsidR="005F6DB3" w:rsidRPr="00922119" w:rsidRDefault="00953098" w:rsidP="00701588">
      <w:pPr>
        <w:ind w:left="360" w:firstLine="270"/>
        <w:jc w:val="center"/>
        <w:rPr>
          <w:rFonts w:ascii="Times New Roman" w:hAnsi="Times New Roman"/>
        </w:rPr>
      </w:pPr>
      <w:bookmarkStart w:id="39" w:name="_Hlk169615566"/>
      <w:bookmarkEnd w:id="38"/>
      <w:r w:rsidRPr="00922119">
        <w:rPr>
          <w:rFonts w:ascii="Times New Roman" w:hAnsi="Times New Roman"/>
        </w:rPr>
        <w:lastRenderedPageBreak/>
        <w:pict w14:anchorId="257E4E3D">
          <v:shape id="_x0000_i1039" type="#_x0000_t75" style="width:264pt;height:218.55pt" o:allowincell="f">
            <v:imagedata r:id="rId22" o:title=""/>
          </v:shape>
        </w:pict>
      </w:r>
      <w:bookmarkEnd w:id="39"/>
    </w:p>
    <w:p w14:paraId="0788EF54" w14:textId="77777777" w:rsidR="005F6DB3" w:rsidRPr="00922119" w:rsidRDefault="00000000" w:rsidP="00701588">
      <w:pPr>
        <w:ind w:left="360" w:firstLine="270"/>
        <w:jc w:val="center"/>
        <w:rPr>
          <w:rFonts w:ascii="Times New Roman" w:hAnsi="Times New Roman"/>
        </w:rPr>
      </w:pPr>
      <w:bookmarkStart w:id="40" w:name="_Hlk169615584"/>
      <w:r w:rsidRPr="00922119">
        <w:rPr>
          <w:rFonts w:ascii="Times New Roman" w:hAnsi="Times New Roman"/>
          <w:b/>
        </w:rPr>
        <w:t xml:space="preserve">Figure 14. </w:t>
      </w:r>
      <w:r w:rsidRPr="00922119">
        <w:rPr>
          <w:rFonts w:ascii="Times New Roman" w:hAnsi="Times New Roman"/>
        </w:rPr>
        <w:t xml:space="preserve">Selection of data sources on </w:t>
      </w:r>
      <w:proofErr w:type="spellStart"/>
      <w:r w:rsidRPr="00922119">
        <w:rPr>
          <w:rFonts w:ascii="Times New Roman" w:hAnsi="Times New Roman"/>
        </w:rPr>
        <w:t>VOSviewer</w:t>
      </w:r>
      <w:proofErr w:type="spellEnd"/>
      <w:r w:rsidRPr="00922119">
        <w:rPr>
          <w:rFonts w:ascii="Times New Roman" w:hAnsi="Times New Roman"/>
        </w:rPr>
        <w:t>.</w:t>
      </w:r>
    </w:p>
    <w:bookmarkEnd w:id="40"/>
    <w:p w14:paraId="2B521892" w14:textId="77777777" w:rsidR="005F6DB3" w:rsidRPr="00922119" w:rsidRDefault="005F6DB3" w:rsidP="00701588">
      <w:pPr>
        <w:spacing w:before="189"/>
        <w:ind w:left="360" w:firstLine="720"/>
        <w:jc w:val="center"/>
        <w:rPr>
          <w:rFonts w:ascii="Times New Roman" w:hAnsi="Times New Roman"/>
        </w:rPr>
      </w:pPr>
    </w:p>
    <w:p w14:paraId="07857594" w14:textId="77777777" w:rsidR="005F6DB3" w:rsidRPr="00922119" w:rsidRDefault="00953098" w:rsidP="00701588">
      <w:pPr>
        <w:ind w:left="360" w:firstLine="270"/>
        <w:jc w:val="center"/>
        <w:rPr>
          <w:rFonts w:ascii="Times New Roman" w:hAnsi="Times New Roman"/>
        </w:rPr>
      </w:pPr>
      <w:bookmarkStart w:id="41" w:name="_Hlk169615609"/>
      <w:r w:rsidRPr="00922119">
        <w:rPr>
          <w:rFonts w:ascii="Times New Roman" w:hAnsi="Times New Roman"/>
        </w:rPr>
        <w:pict w14:anchorId="798C4DA1">
          <v:shape id="_x0000_i1040" type="#_x0000_t75" style="width:274.3pt;height:224.55pt" o:allowincell="f">
            <v:imagedata r:id="rId23" o:title=""/>
          </v:shape>
        </w:pict>
      </w:r>
      <w:bookmarkEnd w:id="41"/>
    </w:p>
    <w:p w14:paraId="25FC6EC2" w14:textId="77777777" w:rsidR="005F6DB3" w:rsidRPr="00922119" w:rsidRDefault="00000000" w:rsidP="00701588">
      <w:pPr>
        <w:ind w:left="360" w:firstLine="270"/>
        <w:jc w:val="center"/>
        <w:rPr>
          <w:rFonts w:ascii="Times New Roman" w:hAnsi="Times New Roman"/>
        </w:rPr>
      </w:pPr>
      <w:bookmarkStart w:id="42" w:name="_Hlk169615635"/>
      <w:r w:rsidRPr="00922119">
        <w:rPr>
          <w:rFonts w:ascii="Times New Roman" w:hAnsi="Times New Roman"/>
          <w:b/>
          <w:color w:val="000000"/>
        </w:rPr>
        <w:t xml:space="preserve">Figure 15. </w:t>
      </w:r>
      <w:r w:rsidRPr="00922119">
        <w:rPr>
          <w:rFonts w:ascii="Times New Roman" w:hAnsi="Times New Roman"/>
          <w:color w:val="000000"/>
        </w:rPr>
        <w:t xml:space="preserve">Selection of the file to be used as the source of mapping data in </w:t>
      </w:r>
      <w:proofErr w:type="spellStart"/>
      <w:r w:rsidRPr="00922119">
        <w:rPr>
          <w:rFonts w:ascii="Times New Roman" w:hAnsi="Times New Roman"/>
          <w:color w:val="000000"/>
        </w:rPr>
        <w:t>VOSviewer</w:t>
      </w:r>
      <w:proofErr w:type="spellEnd"/>
    </w:p>
    <w:bookmarkEnd w:id="42"/>
    <w:p w14:paraId="6031C099" w14:textId="77777777" w:rsidR="005F6DB3" w:rsidRPr="00922119" w:rsidRDefault="005F6DB3" w:rsidP="00701588">
      <w:pPr>
        <w:ind w:left="360" w:firstLine="270"/>
        <w:jc w:val="center"/>
        <w:rPr>
          <w:rFonts w:ascii="Times New Roman" w:hAnsi="Times New Roman"/>
          <w:color w:val="000000"/>
        </w:rPr>
      </w:pPr>
    </w:p>
    <w:p w14:paraId="3C9508C5" w14:textId="039FDCF4" w:rsidR="00844138" w:rsidRPr="00922119" w:rsidRDefault="00953098" w:rsidP="00701588">
      <w:pPr>
        <w:ind w:left="360" w:firstLine="270"/>
        <w:jc w:val="center"/>
        <w:rPr>
          <w:rFonts w:ascii="Times New Roman" w:hAnsi="Times New Roman"/>
        </w:rPr>
      </w:pPr>
      <w:bookmarkStart w:id="43" w:name="_Hlk169615671"/>
      <w:r w:rsidRPr="00922119">
        <w:rPr>
          <w:rFonts w:ascii="Times New Roman" w:hAnsi="Times New Roman"/>
        </w:rPr>
        <w:lastRenderedPageBreak/>
        <w:pict w14:anchorId="168B00AB">
          <v:shape id="_x0000_i1041" type="#_x0000_t75" style="width:314.55pt;height:272.55pt" o:allowincell="f">
            <v:imagedata r:id="rId24" o:title=""/>
          </v:shape>
        </w:pict>
      </w:r>
      <w:bookmarkEnd w:id="43"/>
    </w:p>
    <w:p w14:paraId="6FB6894B" w14:textId="2A849D58" w:rsidR="005F6DB3" w:rsidRPr="00922119" w:rsidRDefault="00900B91" w:rsidP="00701588">
      <w:pPr>
        <w:ind w:left="360" w:firstLine="270"/>
        <w:jc w:val="center"/>
        <w:rPr>
          <w:rFonts w:ascii="Times New Roman" w:hAnsi="Times New Roman"/>
        </w:rPr>
      </w:pPr>
      <w:bookmarkStart w:id="44" w:name="_Hlk169615691"/>
      <w:r w:rsidRPr="00922119">
        <w:rPr>
          <w:rFonts w:ascii="Times New Roman" w:hAnsi="Times New Roman"/>
          <w:b/>
          <w:color w:val="000000"/>
        </w:rPr>
        <w:t xml:space="preserve">Figure 16. </w:t>
      </w:r>
      <w:r w:rsidRPr="00922119">
        <w:rPr>
          <w:rFonts w:ascii="Times New Roman" w:hAnsi="Times New Roman"/>
          <w:color w:val="000000"/>
        </w:rPr>
        <w:t xml:space="preserve">Selection of the type of data to be extracted into a map on </w:t>
      </w:r>
      <w:proofErr w:type="spellStart"/>
      <w:r w:rsidRPr="00922119">
        <w:rPr>
          <w:rFonts w:ascii="Times New Roman" w:hAnsi="Times New Roman"/>
          <w:color w:val="000000"/>
        </w:rPr>
        <w:t>VOSviewer</w:t>
      </w:r>
      <w:proofErr w:type="spellEnd"/>
      <w:r w:rsidRPr="00922119">
        <w:rPr>
          <w:rFonts w:ascii="Times New Roman" w:hAnsi="Times New Roman"/>
          <w:color w:val="000000"/>
        </w:rPr>
        <w:t>.</w:t>
      </w:r>
    </w:p>
    <w:bookmarkEnd w:id="44"/>
    <w:p w14:paraId="48BDE8AC" w14:textId="77777777" w:rsidR="005F6DB3" w:rsidRPr="00922119" w:rsidRDefault="005F6DB3" w:rsidP="00701588">
      <w:pPr>
        <w:spacing w:before="157"/>
        <w:ind w:left="360"/>
        <w:jc w:val="center"/>
        <w:rPr>
          <w:rFonts w:ascii="Times New Roman" w:hAnsi="Times New Roman"/>
        </w:rPr>
      </w:pPr>
    </w:p>
    <w:p w14:paraId="259F18E0" w14:textId="77777777" w:rsidR="002C2273" w:rsidRPr="00922119" w:rsidRDefault="00953098" w:rsidP="00701588">
      <w:pPr>
        <w:ind w:left="360" w:firstLine="360"/>
        <w:jc w:val="center"/>
        <w:rPr>
          <w:rFonts w:ascii="Times New Roman" w:hAnsi="Times New Roman"/>
        </w:rPr>
      </w:pPr>
      <w:bookmarkStart w:id="45" w:name="_Hlk169615725"/>
      <w:r w:rsidRPr="00922119">
        <w:rPr>
          <w:rFonts w:ascii="Times New Roman" w:hAnsi="Times New Roman"/>
        </w:rPr>
        <w:pict w14:anchorId="6DA5583D">
          <v:shape id="_x0000_i1042" type="#_x0000_t75" style="width:302.55pt;height:287.15pt" o:allowincell="f">
            <v:imagedata r:id="rId25" o:title=""/>
          </v:shape>
        </w:pict>
      </w:r>
      <w:bookmarkEnd w:id="45"/>
    </w:p>
    <w:p w14:paraId="3893F403" w14:textId="6FA84655" w:rsidR="005F6DB3" w:rsidRPr="00922119" w:rsidRDefault="00900B91" w:rsidP="00701588">
      <w:pPr>
        <w:ind w:left="360" w:firstLine="360"/>
        <w:jc w:val="center"/>
        <w:rPr>
          <w:rFonts w:ascii="Times New Roman" w:hAnsi="Times New Roman"/>
        </w:rPr>
      </w:pPr>
      <w:bookmarkStart w:id="46" w:name="_Hlk169615748"/>
      <w:r w:rsidRPr="00922119">
        <w:rPr>
          <w:rFonts w:ascii="Times New Roman" w:hAnsi="Times New Roman"/>
          <w:b/>
        </w:rPr>
        <w:t xml:space="preserve">Figure 17. </w:t>
      </w:r>
      <w:r w:rsidRPr="00922119">
        <w:rPr>
          <w:rFonts w:ascii="Times New Roman" w:hAnsi="Times New Roman"/>
        </w:rPr>
        <w:t xml:space="preserve">Choosing the counting method in </w:t>
      </w:r>
      <w:proofErr w:type="spellStart"/>
      <w:r w:rsidRPr="00922119">
        <w:rPr>
          <w:rFonts w:ascii="Times New Roman" w:hAnsi="Times New Roman"/>
        </w:rPr>
        <w:t>VOSviewer</w:t>
      </w:r>
      <w:bookmarkEnd w:id="46"/>
      <w:proofErr w:type="spellEnd"/>
    </w:p>
    <w:p w14:paraId="1F04F5A7" w14:textId="77777777" w:rsidR="005F6DB3" w:rsidRPr="00922119" w:rsidRDefault="005F6DB3" w:rsidP="00701588">
      <w:pPr>
        <w:ind w:left="360" w:firstLine="270"/>
        <w:jc w:val="center"/>
        <w:rPr>
          <w:rFonts w:ascii="Times New Roman" w:hAnsi="Times New Roman"/>
        </w:rPr>
      </w:pPr>
    </w:p>
    <w:p w14:paraId="798EC12E" w14:textId="77777777" w:rsidR="002C2273" w:rsidRPr="00922119" w:rsidRDefault="00953098" w:rsidP="00701588">
      <w:pPr>
        <w:ind w:left="360" w:firstLine="270"/>
        <w:jc w:val="center"/>
        <w:rPr>
          <w:rFonts w:ascii="Times New Roman" w:hAnsi="Times New Roman"/>
        </w:rPr>
      </w:pPr>
      <w:bookmarkStart w:id="47" w:name="_Hlk169615806"/>
      <w:r w:rsidRPr="00922119">
        <w:rPr>
          <w:rFonts w:ascii="Times New Roman" w:hAnsi="Times New Roman"/>
        </w:rPr>
        <w:lastRenderedPageBreak/>
        <w:pict w14:anchorId="7B371E3B">
          <v:shape id="_x0000_i1043" type="#_x0000_t75" style="width:329.15pt;height:269.15pt" o:allowincell="f">
            <v:imagedata r:id="rId26" o:title=""/>
          </v:shape>
        </w:pict>
      </w:r>
      <w:bookmarkEnd w:id="47"/>
    </w:p>
    <w:p w14:paraId="39C07352" w14:textId="77777777" w:rsidR="002C2273" w:rsidRPr="00922119" w:rsidRDefault="00900B91" w:rsidP="00701588">
      <w:pPr>
        <w:ind w:left="360" w:firstLine="270"/>
        <w:jc w:val="center"/>
        <w:rPr>
          <w:rFonts w:ascii="Times New Roman" w:hAnsi="Times New Roman"/>
        </w:rPr>
      </w:pPr>
      <w:bookmarkStart w:id="48" w:name="_Hlk169615823"/>
      <w:r w:rsidRPr="00922119">
        <w:rPr>
          <w:rFonts w:ascii="Times New Roman" w:hAnsi="Times New Roman"/>
          <w:b/>
          <w:color w:val="000000"/>
        </w:rPr>
        <w:t xml:space="preserve">Figure 18. </w:t>
      </w:r>
      <w:r w:rsidRPr="00922119">
        <w:rPr>
          <w:rFonts w:ascii="Times New Roman" w:hAnsi="Times New Roman"/>
          <w:color w:val="000000"/>
        </w:rPr>
        <w:t xml:space="preserve">Choosing the threshold section on </w:t>
      </w:r>
      <w:proofErr w:type="spellStart"/>
      <w:r w:rsidRPr="00922119">
        <w:rPr>
          <w:rFonts w:ascii="Times New Roman" w:hAnsi="Times New Roman"/>
          <w:color w:val="000000"/>
        </w:rPr>
        <w:t>VOSviewer</w:t>
      </w:r>
      <w:proofErr w:type="spellEnd"/>
      <w:r w:rsidRPr="00922119">
        <w:rPr>
          <w:rFonts w:ascii="Times New Roman" w:hAnsi="Times New Roman"/>
          <w:color w:val="000000"/>
        </w:rPr>
        <w:t>.</w:t>
      </w:r>
    </w:p>
    <w:bookmarkEnd w:id="48"/>
    <w:p w14:paraId="653299EC" w14:textId="77777777" w:rsidR="002C2273" w:rsidRPr="00922119" w:rsidRDefault="002C2273" w:rsidP="00701588">
      <w:pPr>
        <w:ind w:left="360" w:firstLine="270"/>
        <w:jc w:val="center"/>
        <w:rPr>
          <w:rFonts w:ascii="Times New Roman" w:hAnsi="Times New Roman"/>
        </w:rPr>
      </w:pPr>
    </w:p>
    <w:p w14:paraId="748B36CA" w14:textId="77777777" w:rsidR="002C2273" w:rsidRPr="00922119" w:rsidRDefault="00953098" w:rsidP="00701588">
      <w:pPr>
        <w:ind w:left="360" w:firstLine="270"/>
        <w:jc w:val="center"/>
        <w:rPr>
          <w:rFonts w:ascii="Times New Roman" w:hAnsi="Times New Roman"/>
        </w:rPr>
      </w:pPr>
      <w:bookmarkStart w:id="49" w:name="_Hlk169615839"/>
      <w:r w:rsidRPr="00922119">
        <w:rPr>
          <w:rFonts w:ascii="Times New Roman" w:hAnsi="Times New Roman"/>
        </w:rPr>
        <w:pict w14:anchorId="0C8FCA3A">
          <v:shape id="_x0000_i1044" type="#_x0000_t75" style="width:350.55pt;height:264.85pt" o:allowincell="f">
            <v:imagedata r:id="rId27" o:title=""/>
          </v:shape>
        </w:pict>
      </w:r>
      <w:bookmarkEnd w:id="49"/>
    </w:p>
    <w:p w14:paraId="59719D06" w14:textId="37773DD0" w:rsidR="005F6DB3" w:rsidRPr="00922119" w:rsidRDefault="00900B91" w:rsidP="00701588">
      <w:pPr>
        <w:ind w:left="360" w:firstLine="270"/>
        <w:jc w:val="center"/>
        <w:rPr>
          <w:rFonts w:ascii="Times New Roman" w:hAnsi="Times New Roman"/>
        </w:rPr>
      </w:pPr>
      <w:bookmarkStart w:id="50" w:name="_Hlk169615930"/>
      <w:r w:rsidRPr="00922119">
        <w:rPr>
          <w:rFonts w:ascii="Times New Roman" w:hAnsi="Times New Roman"/>
          <w:b/>
        </w:rPr>
        <w:t xml:space="preserve">Figure 19. </w:t>
      </w:r>
      <w:r w:rsidRPr="00922119">
        <w:rPr>
          <w:rFonts w:ascii="Times New Roman" w:hAnsi="Times New Roman"/>
        </w:rPr>
        <w:t>Putting the number of terms.</w:t>
      </w:r>
    </w:p>
    <w:bookmarkEnd w:id="50"/>
    <w:p w14:paraId="76A1C33F" w14:textId="77777777" w:rsidR="005F6DB3" w:rsidRPr="00922119" w:rsidRDefault="005F6DB3" w:rsidP="00701588">
      <w:pPr>
        <w:spacing w:before="60"/>
        <w:ind w:left="360" w:firstLine="270"/>
        <w:jc w:val="both"/>
        <w:rPr>
          <w:rFonts w:ascii="Times New Roman" w:hAnsi="Times New Roman"/>
        </w:rPr>
      </w:pPr>
    </w:p>
    <w:p w14:paraId="79055AA5" w14:textId="77777777" w:rsidR="002C2273" w:rsidRPr="00922119" w:rsidRDefault="002C2273" w:rsidP="00701588">
      <w:pPr>
        <w:spacing w:before="60"/>
        <w:ind w:left="360" w:firstLine="270"/>
        <w:jc w:val="both"/>
        <w:rPr>
          <w:rFonts w:ascii="Times New Roman" w:hAnsi="Times New Roman"/>
        </w:rPr>
      </w:pPr>
    </w:p>
    <w:p w14:paraId="30EBAF0C" w14:textId="77777777" w:rsidR="002C2273" w:rsidRPr="00922119" w:rsidRDefault="002C2273" w:rsidP="00701588">
      <w:pPr>
        <w:spacing w:before="60"/>
        <w:ind w:left="360" w:firstLine="270"/>
        <w:jc w:val="both"/>
        <w:rPr>
          <w:rFonts w:ascii="Times New Roman" w:hAnsi="Times New Roman"/>
        </w:rPr>
      </w:pPr>
    </w:p>
    <w:p w14:paraId="1583D420" w14:textId="77777777" w:rsidR="002C2273" w:rsidRPr="00922119" w:rsidRDefault="002C2273" w:rsidP="00701588">
      <w:pPr>
        <w:spacing w:before="60"/>
        <w:ind w:left="360" w:firstLine="270"/>
        <w:jc w:val="both"/>
        <w:rPr>
          <w:rFonts w:ascii="Times New Roman" w:hAnsi="Times New Roman"/>
        </w:rPr>
      </w:pPr>
    </w:p>
    <w:p w14:paraId="7C48C93C" w14:textId="77777777" w:rsidR="002C2273" w:rsidRPr="00922119" w:rsidRDefault="00000000" w:rsidP="00701588">
      <w:pPr>
        <w:numPr>
          <w:ilvl w:val="0"/>
          <w:numId w:val="7"/>
        </w:numPr>
        <w:spacing w:before="60"/>
        <w:ind w:left="360"/>
        <w:jc w:val="both"/>
        <w:rPr>
          <w:rFonts w:ascii="Times New Roman" w:hAnsi="Times New Roman"/>
        </w:rPr>
      </w:pPr>
      <w:bookmarkStart w:id="51" w:name="_Hlk169615988"/>
      <w:r w:rsidRPr="00922119">
        <w:rPr>
          <w:rFonts w:ascii="Times New Roman" w:hAnsi="Times New Roman"/>
        </w:rPr>
        <w:t>Verify selected terms and Click Finish Button</w:t>
      </w:r>
    </w:p>
    <w:p w14:paraId="54D1394B" w14:textId="2FE4EC44" w:rsidR="005F6DB3" w:rsidRPr="00922119" w:rsidRDefault="00000000" w:rsidP="00701588">
      <w:pPr>
        <w:spacing w:before="60"/>
        <w:ind w:left="360" w:firstLine="270"/>
        <w:jc w:val="both"/>
        <w:rPr>
          <w:rFonts w:ascii="Times New Roman" w:hAnsi="Times New Roman"/>
        </w:rPr>
      </w:pPr>
      <w:r w:rsidRPr="00922119">
        <w:rPr>
          <w:rFonts w:ascii="Times New Roman" w:hAnsi="Times New Roman"/>
        </w:rPr>
        <w:lastRenderedPageBreak/>
        <w:t>In Figure 20, we select the words used and appear on the research mapping created, then click the "Finish" button. After that, we can see the results of mapping the research theme on digital learning media displayed in Figure 21.</w:t>
      </w:r>
    </w:p>
    <w:p w14:paraId="798FD0F4" w14:textId="77777777" w:rsidR="005F6DB3" w:rsidRPr="00922119" w:rsidRDefault="00953098" w:rsidP="00701588">
      <w:pPr>
        <w:ind w:left="360" w:firstLine="270"/>
        <w:jc w:val="center"/>
        <w:rPr>
          <w:rFonts w:ascii="Times New Roman" w:hAnsi="Times New Roman"/>
        </w:rPr>
      </w:pPr>
      <w:bookmarkStart w:id="52" w:name="_Hlk169616024"/>
      <w:bookmarkEnd w:id="51"/>
      <w:r w:rsidRPr="00922119">
        <w:rPr>
          <w:rFonts w:ascii="Times New Roman" w:hAnsi="Times New Roman"/>
        </w:rPr>
        <w:pict w14:anchorId="034DD23D">
          <v:shape id="_x0000_i1045" type="#_x0000_t75" style="width:228.85pt;height:189.45pt" o:allowincell="f">
            <v:imagedata r:id="rId28" o:title=""/>
          </v:shape>
        </w:pict>
      </w:r>
      <w:bookmarkEnd w:id="52"/>
    </w:p>
    <w:p w14:paraId="1D501143" w14:textId="77777777" w:rsidR="005F6DB3" w:rsidRPr="00922119" w:rsidRDefault="00000000" w:rsidP="00701588">
      <w:pPr>
        <w:spacing w:before="161"/>
        <w:ind w:left="360"/>
        <w:jc w:val="center"/>
        <w:rPr>
          <w:rFonts w:ascii="Times New Roman" w:hAnsi="Times New Roman"/>
        </w:rPr>
      </w:pPr>
      <w:bookmarkStart w:id="53" w:name="_Hlk169616049"/>
      <w:r w:rsidRPr="00922119">
        <w:rPr>
          <w:rFonts w:ascii="Times New Roman" w:hAnsi="Times New Roman"/>
          <w:b/>
          <w:color w:val="000000"/>
        </w:rPr>
        <w:t xml:space="preserve">Figure 20. </w:t>
      </w:r>
      <w:r w:rsidRPr="00922119">
        <w:rPr>
          <w:rFonts w:ascii="Times New Roman" w:hAnsi="Times New Roman"/>
          <w:color w:val="000000"/>
        </w:rPr>
        <w:t xml:space="preserve">Verification of word selection on </w:t>
      </w:r>
      <w:proofErr w:type="spellStart"/>
      <w:r w:rsidRPr="00922119">
        <w:rPr>
          <w:rFonts w:ascii="Times New Roman" w:hAnsi="Times New Roman"/>
          <w:color w:val="000000"/>
        </w:rPr>
        <w:t>VOSviewer</w:t>
      </w:r>
      <w:proofErr w:type="spellEnd"/>
      <w:r w:rsidRPr="00922119">
        <w:rPr>
          <w:rFonts w:ascii="Times New Roman" w:hAnsi="Times New Roman"/>
          <w:color w:val="000000"/>
        </w:rPr>
        <w:t>.</w:t>
      </w:r>
    </w:p>
    <w:bookmarkEnd w:id="53"/>
    <w:p w14:paraId="23B2EB1E" w14:textId="77777777" w:rsidR="005F6DB3" w:rsidRPr="00922119" w:rsidRDefault="005F6DB3" w:rsidP="00701588">
      <w:pPr>
        <w:spacing w:before="161"/>
        <w:ind w:left="360"/>
        <w:jc w:val="center"/>
        <w:rPr>
          <w:rFonts w:ascii="Times New Roman" w:hAnsi="Times New Roman"/>
        </w:rPr>
      </w:pPr>
    </w:p>
    <w:p w14:paraId="21F2A515" w14:textId="77777777" w:rsidR="005F6DB3" w:rsidRPr="00922119" w:rsidRDefault="005F6DB3" w:rsidP="00701588">
      <w:pPr>
        <w:ind w:left="360" w:firstLine="270"/>
        <w:jc w:val="center"/>
        <w:rPr>
          <w:rFonts w:ascii="Times New Roman" w:hAnsi="Times New Roman"/>
        </w:rPr>
      </w:pPr>
    </w:p>
    <w:p w14:paraId="74B3DF88" w14:textId="0028F33A" w:rsidR="005F6DB3" w:rsidRPr="00922119" w:rsidRDefault="00953098" w:rsidP="00701588">
      <w:pPr>
        <w:ind w:left="360" w:firstLine="270"/>
        <w:jc w:val="center"/>
        <w:rPr>
          <w:rFonts w:ascii="Times New Roman" w:hAnsi="Times New Roman"/>
        </w:rPr>
      </w:pPr>
      <w:bookmarkStart w:id="54" w:name="_Hlk169616099"/>
      <w:r w:rsidRPr="00922119">
        <w:rPr>
          <w:rFonts w:ascii="Times New Roman" w:hAnsi="Times New Roman"/>
        </w:rPr>
        <w:pict w14:anchorId="5B87265B">
          <v:shape id="_x0000_i1046" type="#_x0000_t75" style="width:411.45pt;height:203.15pt" o:allowincell="f">
            <v:imagedata r:id="rId29" o:title=""/>
          </v:shape>
        </w:pict>
      </w:r>
      <w:bookmarkEnd w:id="54"/>
    </w:p>
    <w:p w14:paraId="33935A7F" w14:textId="77777777" w:rsidR="005F6DB3" w:rsidRPr="00922119" w:rsidRDefault="00000000" w:rsidP="00701588">
      <w:pPr>
        <w:ind w:left="360"/>
        <w:jc w:val="center"/>
        <w:rPr>
          <w:rFonts w:ascii="Times New Roman" w:hAnsi="Times New Roman"/>
        </w:rPr>
      </w:pPr>
      <w:bookmarkStart w:id="55" w:name="_Hlk169616140"/>
      <w:r w:rsidRPr="00922119">
        <w:rPr>
          <w:rFonts w:ascii="Times New Roman" w:hAnsi="Times New Roman"/>
          <w:b/>
          <w:color w:val="000000"/>
        </w:rPr>
        <w:t xml:space="preserve">Figure 21. </w:t>
      </w:r>
      <w:r w:rsidRPr="00922119">
        <w:rPr>
          <w:rFonts w:ascii="Times New Roman" w:hAnsi="Times New Roman"/>
          <w:color w:val="000000"/>
        </w:rPr>
        <w:t xml:space="preserve">The results of the mapping of the research on </w:t>
      </w:r>
      <w:proofErr w:type="spellStart"/>
      <w:r w:rsidRPr="00922119">
        <w:rPr>
          <w:rFonts w:ascii="Times New Roman" w:hAnsi="Times New Roman"/>
          <w:color w:val="000000"/>
        </w:rPr>
        <w:t>VOSviewer</w:t>
      </w:r>
      <w:proofErr w:type="spellEnd"/>
    </w:p>
    <w:bookmarkEnd w:id="55"/>
    <w:p w14:paraId="370377CE" w14:textId="77777777" w:rsidR="005F6DB3" w:rsidRPr="00922119" w:rsidRDefault="005F6DB3" w:rsidP="00701588">
      <w:pPr>
        <w:ind w:left="360"/>
        <w:jc w:val="center"/>
        <w:rPr>
          <w:rFonts w:ascii="Times New Roman" w:hAnsi="Times New Roman"/>
          <w:color w:val="000000"/>
        </w:rPr>
      </w:pPr>
    </w:p>
    <w:p w14:paraId="1232DC39" w14:textId="77777777"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bookmarkStart w:id="56" w:name="_Hlk169616172"/>
      <w:r w:rsidRPr="00922119">
        <w:rPr>
          <w:rFonts w:ascii="Times New Roman" w:hAnsi="Times New Roman"/>
        </w:rPr>
        <w:t>The results of the keyword network map visualization for research development related to digital learning media are divided into 5 clusters as shown in Figure 22 below:</w:t>
      </w:r>
    </w:p>
    <w:p w14:paraId="4437442F" w14:textId="77777777"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p>
    <w:p w14:paraId="173F91DF" w14:textId="35A3D2C7"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r w:rsidRPr="00922119">
        <w:rPr>
          <w:rFonts w:ascii="Times New Roman" w:hAnsi="Times New Roman"/>
        </w:rPr>
        <w:t>Cluster 1. Titled Deep Learning Approach for Sentiment Analysis in Natural Language Text Reviews. The red color consists of 8 items including: approach, deep learning, natural language, sentiment analysis, word, use, text, review. This keyword has been used and discussed in the research</w:t>
      </w:r>
      <w:r w:rsidR="008B615C" w:rsidRPr="00922119">
        <w:rPr>
          <w:rFonts w:ascii="Times New Roman" w:hAnsi="Times New Roman"/>
        </w:rPr>
        <w:t>;</w:t>
      </w:r>
      <w:r w:rsidRPr="00922119">
        <w:rPr>
          <w:rFonts w:ascii="Times New Roman" w:hAnsi="Times New Roman"/>
        </w:rPr>
        <w:t xml:space="preserve"> Deep learning for Arabic subjective sentiment analysis: Challenges and research opportunities</w:t>
      </w:r>
      <w:r w:rsidR="0093208C" w:rsidRPr="00922119">
        <w:rPr>
          <w:rFonts w:ascii="Times New Roman" w:hAnsi="Times New Roman"/>
        </w:rPr>
        <w:fldChar w:fldCharType="begin"/>
      </w:r>
      <w:r w:rsidR="00866A4F" w:rsidRPr="00922119">
        <w:rPr>
          <w:rFonts w:ascii="Times New Roman" w:hAnsi="Times New Roman"/>
        </w:rPr>
        <w:instrText xml:space="preserve"> ADDIN ZOTERO_ITEM CSL_CITATION {"citationID":"wsUcxmwX","properties":{"formattedCitation":"[9]","plainCitation":"[9]","noteIndex":0},"citationItems":[{"id":205,"uris":["http://zotero.org/users/local/g36qV1kJ/items/6LDHV7CI"],"itemData":{"id":205,"type":"article-journal","container-title":"Applied Soft Computing","DOI":"10.1016/j.asoc.2020.106836","ISSN":"1568-4946","issue":"Query date: 2024-05-07 16:17:37","note":"publisher: Elsevier BV","page":"106836-106836","title":"Deep learning for Arabic subjective sentiment analysis: Challenges and research opportunities","volume":"98","author":[{"family":"Nassif","given":"Ali Bou"},{"family":"Elnagar","given":"Ashraf"},{"family":"Shahin","given":"Ismail"},{"family":"Henno","given":"Safaa"}],"issued":{"date-parts":[["2021"]]}}}],"schema":"https://github.com/citation-style-language/schema/raw/master/csl-citation.json"} </w:instrText>
      </w:r>
      <w:r w:rsidR="0093208C" w:rsidRPr="00922119">
        <w:rPr>
          <w:rFonts w:ascii="Times New Roman" w:hAnsi="Times New Roman"/>
        </w:rPr>
        <w:fldChar w:fldCharType="separate"/>
      </w:r>
      <w:r w:rsidR="00866A4F" w:rsidRPr="00922119">
        <w:rPr>
          <w:rFonts w:ascii="Times New Roman" w:hAnsi="Times New Roman"/>
        </w:rPr>
        <w:t>[9]</w:t>
      </w:r>
      <w:r w:rsidR="0093208C" w:rsidRPr="00922119">
        <w:rPr>
          <w:rFonts w:ascii="Times New Roman" w:hAnsi="Times New Roman"/>
        </w:rPr>
        <w:fldChar w:fldCharType="end"/>
      </w:r>
      <w:r w:rsidR="0093208C" w:rsidRPr="00922119">
        <w:rPr>
          <w:rFonts w:ascii="Times New Roman" w:hAnsi="Times New Roman"/>
        </w:rPr>
        <w:t xml:space="preserve">; Deep learning feature exploration for Android malware detection </w:t>
      </w:r>
      <w:r w:rsidR="0093208C" w:rsidRPr="00922119">
        <w:rPr>
          <w:rFonts w:ascii="Times New Roman" w:hAnsi="Times New Roman"/>
        </w:rPr>
        <w:fldChar w:fldCharType="begin"/>
      </w:r>
      <w:r w:rsidR="00866A4F" w:rsidRPr="00922119">
        <w:rPr>
          <w:rFonts w:ascii="Times New Roman" w:hAnsi="Times New Roman"/>
        </w:rPr>
        <w:instrText xml:space="preserve"> ADDIN ZOTERO_ITEM CSL_CITATION {"citationID":"J1ZnjlOS","properties":{"formattedCitation":"[10]","plainCitation":"[10]","noteIndex":0},"citationItems":[{"id":197,"uris":["http://zotero.org/users/local/g36qV1kJ/items/NYLMPCHI"],"itemData":{"id":197,"type":"article-journal","container-title":"Applied Soft Computing","DOI":"10.1016/j.asoc.2020.107069","ISSN":"1568-4946","issue":"Query date: 2024-05-07 16:17:37","note":"publisher: Elsevier BV","page":"107069-107069","title":"Deep learning feature exploration for Android malware detection","volume":"102","author":[{"family":"Zhang","given":"Nan"},{"family":"Tan","given":"Yu-an"},{"family":"Yang","given":"Chen"},{"family":"Li","given":"Yuanzhang"}],"issued":{"date-parts":[["2021"]]}}}],"schema":"https://github.com/citation-style-language/schema/raw/master/csl-citation.json"} </w:instrText>
      </w:r>
      <w:r w:rsidR="0093208C" w:rsidRPr="00922119">
        <w:rPr>
          <w:rFonts w:ascii="Times New Roman" w:hAnsi="Times New Roman"/>
        </w:rPr>
        <w:fldChar w:fldCharType="separate"/>
      </w:r>
      <w:r w:rsidR="00866A4F" w:rsidRPr="00922119">
        <w:rPr>
          <w:rFonts w:ascii="Times New Roman" w:hAnsi="Times New Roman"/>
        </w:rPr>
        <w:t>[10]</w:t>
      </w:r>
      <w:r w:rsidR="0093208C" w:rsidRPr="00922119">
        <w:rPr>
          <w:rFonts w:ascii="Times New Roman" w:hAnsi="Times New Roman"/>
        </w:rPr>
        <w:fldChar w:fldCharType="end"/>
      </w:r>
      <w:r w:rsidR="0093208C" w:rsidRPr="00922119">
        <w:rPr>
          <w:rFonts w:ascii="Times New Roman" w:hAnsi="Times New Roman"/>
        </w:rPr>
        <w:t>; A distance-type-insensitive clustering approach</w:t>
      </w:r>
      <w:r w:rsidR="0093208C" w:rsidRPr="00922119">
        <w:rPr>
          <w:rFonts w:ascii="Times New Roman" w:hAnsi="Times New Roman"/>
        </w:rPr>
        <w:fldChar w:fldCharType="begin"/>
      </w:r>
      <w:r w:rsidR="00866A4F" w:rsidRPr="00922119">
        <w:rPr>
          <w:rFonts w:ascii="Times New Roman" w:hAnsi="Times New Roman"/>
        </w:rPr>
        <w:instrText xml:space="preserve"> ADDIN ZOTERO_ITEM CSL_CITATION {"citationID":"m9cjZ4Pv","properties":{"formattedCitation":"[11]","plainCitation":"[11]","noteIndex":0},"citationItems":[{"id":1259,"uris":["http://zotero.org/users/local/g36qV1kJ/items/AIET7KYA"],"itemData":{"id":1259,"type":"article-journal","container-title":"Applied Soft Computing","DOI":"10.1016/j.asoc.2019.01.028","ISSN":"1568-4946","issue":"Query date: 2024-05-07 16:17:37","note":"publisher: Elsevier BV","page":"622-634","title":"A distance-type-insensitive clustering approach","volume":"77","author":[{"family":"Gu","given":"Xiaowei"},{"family":"Angelov","given":"Plamen"},{"family":"Zhao","given":"Zhijin"}],"issued":{"date-parts":[["2019"]]}}}],"schema":"https://github.com/citation-style-language/schema/raw/master/csl-citation.json"} </w:instrText>
      </w:r>
      <w:r w:rsidR="0093208C" w:rsidRPr="00922119">
        <w:rPr>
          <w:rFonts w:ascii="Times New Roman" w:hAnsi="Times New Roman"/>
        </w:rPr>
        <w:fldChar w:fldCharType="separate"/>
      </w:r>
      <w:r w:rsidR="00866A4F" w:rsidRPr="00922119">
        <w:rPr>
          <w:rFonts w:ascii="Times New Roman" w:hAnsi="Times New Roman"/>
        </w:rPr>
        <w:t>[11]</w:t>
      </w:r>
      <w:r w:rsidR="0093208C" w:rsidRPr="00922119">
        <w:rPr>
          <w:rFonts w:ascii="Times New Roman" w:hAnsi="Times New Roman"/>
        </w:rPr>
        <w:fldChar w:fldCharType="end"/>
      </w:r>
      <w:r w:rsidR="0093208C" w:rsidRPr="00922119">
        <w:rPr>
          <w:rFonts w:ascii="Times New Roman" w:hAnsi="Times New Roman"/>
        </w:rPr>
        <w:t xml:space="preserve">; </w:t>
      </w:r>
      <w:r w:rsidR="004E1A34" w:rsidRPr="00922119">
        <w:rPr>
          <w:rFonts w:ascii="Times New Roman" w:hAnsi="Times New Roman"/>
        </w:rPr>
        <w:t xml:space="preserve">A Review of Natural Language Processing Techniques for Sentiment Analysis using Pre-trained Models </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C9y8BJEe","properties":{"formattedCitation":"[12]","plainCitation":"[12]","noteIndex":0},"citationItems":[{"id":611,"uris":["http://zotero.org/users/local/g36qV1kJ/items/EMPVHI4L"],"itemData":{"id":611,"type":"article-journal","container-title":"2020 Fourth International Conference on Computing Methodologies and Communication (ICCMC)","DOI":"10.1109/iccmc48092.2020.iccmc-00064","issue":"Query date: 2024-05-07 16:17:37","note":"publisher: IEEE","title":"A Review of Natural Language Processing Techniques for Sentiment Analysis using Pre-trained Models","URL":"http://dx.doi.org/10.1109/iccmc48092.2020.iccmc-00064","author":[{"family":"Mathew","given":"Leeja"},{"family":"Bindu","given":"V R"}],"issued":{"date-parts":[["2020"]]}}}],"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2]</w:t>
      </w:r>
      <w:r w:rsidR="004E1A34" w:rsidRPr="00922119">
        <w:rPr>
          <w:rFonts w:ascii="Times New Roman" w:hAnsi="Times New Roman"/>
        </w:rPr>
        <w:fldChar w:fldCharType="end"/>
      </w:r>
      <w:r w:rsidR="004E1A34" w:rsidRPr="00922119">
        <w:rPr>
          <w:rFonts w:ascii="Times New Roman" w:hAnsi="Times New Roman"/>
        </w:rPr>
        <w:t xml:space="preserve">; Sentiment Analysis of Mixed-Case Language using Natural Language Processing </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yhgx4Etj","properties":{"formattedCitation":"[13]","plainCitation":"[13]","noteIndex":0},"citationItems":[{"id":1007,"uris":["http://zotero.org/users/local/g36qV1kJ/items/FD69FCR8"],"itemData":{"id":1007,"type":"article-journal","container-title":"2021 Third International Conference on Inventive Research in Computing Applications (ICIRCA)","DOI":"10.1109/icirca51532.2021.9544554","issue":"Query date: 2024-05-07 16:17:37","note":"publisher: IEEE","title":"Sentiment Analysis of Mixed-Case Language using Natural Language Processing","URL":"http://dx.doi.org/10.1109/icirca51532.2021.9544554","author":[{"family":"Awatramani","given":"Priyanka"},{"family":"Daware","given":"Rucha"},{"family":"Chouhan","given":"Hrushabhsingh"},{"family":"Vaswani","given":"Anmol"},{"family":"Khedkar","given":"Sujata"}],"issued":{"date-parts":[["2021"]]}}}],"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3]</w:t>
      </w:r>
      <w:r w:rsidR="004E1A34" w:rsidRPr="00922119">
        <w:rPr>
          <w:rFonts w:ascii="Times New Roman" w:hAnsi="Times New Roman"/>
        </w:rPr>
        <w:fldChar w:fldCharType="end"/>
      </w:r>
      <w:r w:rsidR="004E1A34" w:rsidRPr="00922119">
        <w:rPr>
          <w:rFonts w:ascii="Times New Roman" w:hAnsi="Times New Roman"/>
        </w:rPr>
        <w:t xml:space="preserve">; A Review of Textual and Voice Processing Algorithms in the Field of Natural Language Processing </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eDnaXtsU","properties":{"formattedCitation":"[14]","plainCitation":"[14]","noteIndex":0},"citationItems":[{"id":1670,"uris":["http://zotero.org/users/local/g36qV1kJ/items/DXFHS86C"],"itemData":{"id":1670,"type":"article-journal","abstract":"Currently, there is a significant focus on natural language processing (NLP) within academic circles. As one of the initial domains of inquiry in the domain of machine learning, it has been utilized in a variety of significant sub-disciplines, such as text processing, speech recognition, and machine translation. Natural language processing has contributed to notable progress in computing and artificial intelligence. The recurrent neural network serves as a fundamental component for numerous techniques in domain of NLP. The present article conducts a comprehensive evaluation of various algorithms for processing textual and voice data, accompanied by illustrative instances of their functionality. Various algorithmic outcomes exhibit the advancements achieved in this field during the preceding decade. Our endeavor involved the classification of algorithms based on their respective types and expounding on the scope for future research in this domain. Furthermore, the study elucidates the potential applications of these heterogeneous algorithms and also evaluates the disparities among them through an analysis of the findings. Despite the fact that natural language processing has not yet achieved its ultimate objective of flawlessness, it is plausible that with sufficient exertion, the field will eventually attain it. Currently, a wide variety of artificial intelligence systems use natural language processing algorithms to comprehend human-spoken directions.","container-title":"Journal of Computing and Natural Science","DOI":"10.53759/181x/jcns202303018","ISSN":"2789-181X","issue":"Query date: 2024-05-07 16:17:37","note":"publisher: Anapub Publications","page":"194-203","title":"A Review of Textual and Voice Processing Algorithms in the Field of Natural Language Processing","author":[{"family":"Bowden","given":"Matt"}],"issued":{"date-parts":[["2023"]]}}}],"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4]</w:t>
      </w:r>
      <w:r w:rsidR="004E1A34" w:rsidRPr="00922119">
        <w:rPr>
          <w:rFonts w:ascii="Times New Roman" w:hAnsi="Times New Roman"/>
        </w:rPr>
        <w:fldChar w:fldCharType="end"/>
      </w:r>
      <w:r w:rsidR="004E1A34" w:rsidRPr="00922119">
        <w:rPr>
          <w:rFonts w:ascii="Times New Roman" w:hAnsi="Times New Roman"/>
        </w:rPr>
        <w:t xml:space="preserve">; A Review of Research-based Automatic Text Simplification Tools </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5kJcLIXC","properties":{"formattedCitation":"[15]","plainCitation":"[15]","noteIndex":0},"citationItems":[{"id":1783,"uris":["http://zotero.org/users/local/g36qV1kJ/items/G5QDPFU5"],"itemData":{"id":1783,"type":"article-journal","container-title":"Proceedings of the Conference Recent Advances in Natural Language Processing - Large Language Models for Natural Language Processings","DOI":"10.26615/978-954-452-092-2_036","issue":"Query date: 2024-05-07 16:17:37","note":"publisher: INCOMA Ltd., Shoumen, BULGARIA","title":"A Review of Research-based Automatic Text Simplification Tools","URL":"http://dx.doi.org/10.26615/978-954-452-092-2_036","author":[{"family":"Espinosa-Zaragoza","given":"Isabel"},{"family":"Abreu-Salas","given":"José"},{"family":"Lloret","given":"Elena"},{"family":"Moreda","given":"Paloma"},{"family":"Palomar","given":"Manuel"}],"issued":{"date-parts":[["2023"]]}}}],"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5]</w:t>
      </w:r>
      <w:r w:rsidR="004E1A34" w:rsidRPr="00922119">
        <w:rPr>
          <w:rFonts w:ascii="Times New Roman" w:hAnsi="Times New Roman"/>
        </w:rPr>
        <w:fldChar w:fldCharType="end"/>
      </w:r>
      <w:r w:rsidR="004E1A34" w:rsidRPr="00922119">
        <w:rPr>
          <w:rFonts w:ascii="Times New Roman" w:hAnsi="Times New Roman"/>
        </w:rPr>
        <w:t xml:space="preserve">; A Chatbot Application by using Natural Language Processing and Artificial </w:t>
      </w:r>
      <w:r w:rsidR="004E1A34" w:rsidRPr="00922119">
        <w:rPr>
          <w:rFonts w:ascii="Times New Roman" w:hAnsi="Times New Roman"/>
        </w:rPr>
        <w:lastRenderedPageBreak/>
        <w:t xml:space="preserve">Intelligence Markup Language </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voHorofh","properties":{"formattedCitation":"[16]","plainCitation":"[16]","noteIndex":0},"citationItems":[{"id":1175,"uris":["http://zotero.org/users/local/g36qV1kJ/items/9GBESF8P"],"itemData":{"id":1175,"type":"article-journal","abstract":"A program which helps in making conversation with the help of textual methods is referred to as chatbot. Chatbot helps in responding to a message quickly and that too without human intervention. Startups are inventing thousands of chatbots in order to provide a better service and keep their customers busy by a kind and simple conversation. It also helps in providing far better services to customers and helps in buying products. It takes an input from the user in the form of keywords, and it matches those keywords in its data-set to give out the corresponding output saved in it. It gives all the possible answers related to user queries. Since, most of the times like during pandemic, we cannot go outside and cannot meet people, it is an interactive way to get to know about how world is dealing with it. Chatbots exploits AI and ML platforms. Chatbots are becoming popular day by day in this modern era, they are being used in business groups and helps in reducing costs and can help in providing one to many communications that means it can handle multiple customers at same time. Chatbots need to be as efficient as possible.","container-title":"International Journal of Soft Computing and Engineering","DOI":"10.35940/ijsce.c3566.0712322","ISSN":"2231-2307","issue":"3","note":"publisher: Blue Eyes Intelligence Engineering and Sciences Engineering and Sciences Publication - BEIESP","page":"1-7","title":"A Chatbot Application by using Natural Language Processing and Artificial Intelligence Markup Language","volume":"12","author":[{"family":"Arya","given":"Vanshika"},{"family":"Khan","given":"Rukhsar"},{"family":"Aggarwal","given":"Prof. Mukul"}],"issued":{"date-parts":[["2022"]]}}}],"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6]</w:t>
      </w:r>
      <w:r w:rsidR="004E1A34" w:rsidRPr="00922119">
        <w:rPr>
          <w:rFonts w:ascii="Times New Roman" w:hAnsi="Times New Roman"/>
        </w:rPr>
        <w:fldChar w:fldCharType="end"/>
      </w:r>
      <w:r w:rsidR="004E1A34" w:rsidRPr="00922119">
        <w:rPr>
          <w:rFonts w:ascii="Times New Roman" w:hAnsi="Times New Roman"/>
        </w:rPr>
        <w:t>.</w:t>
      </w:r>
    </w:p>
    <w:p w14:paraId="7CCBE6D5" w14:textId="77777777"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p>
    <w:p w14:paraId="35637CE1" w14:textId="377BD31E"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r w:rsidRPr="00922119">
        <w:rPr>
          <w:rFonts w:ascii="Times New Roman" w:hAnsi="Times New Roman"/>
        </w:rPr>
        <w:t>Cluster 2. Titled Optimization and Classification Algorithms with Feature Selection Using Particle Swarm Optimization in Machine Learning.  The green color consists of 6 items, namely: algorithm, classification, optimization, feature selection, particle swarm optimization, machine. This keyword has been used and discussed in a study entitled</w:t>
      </w:r>
      <w:r w:rsidR="004E1A34" w:rsidRPr="00922119">
        <w:rPr>
          <w:rFonts w:ascii="Times New Roman" w:hAnsi="Times New Roman"/>
        </w:rPr>
        <w:t>;</w:t>
      </w:r>
      <w:r w:rsidRPr="00922119">
        <w:rPr>
          <w:rFonts w:ascii="Times New Roman" w:hAnsi="Times New Roman"/>
        </w:rPr>
        <w:t xml:space="preserve"> Individualism of particles in particle swarm optimization</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iYdXGC8p","properties":{"formattedCitation":"[17]","plainCitation":"[17]","noteIndex":0},"citationItems":[{"id":1249,"uris":["http://zotero.org/users/local/g36qV1kJ/items/RJUCFIFC"],"itemData":{"id":1249,"type":"article-journal","container-title":"Applied Soft Computing","DOI":"10.1016/j.asoc.2019.105619","ISSN":"1568-4946","issue":"Query date: 2024-05-07 16:17:37","note":"publisher: Elsevier BV","page":"105619-105619","title":"Individualism of particles in particle swarm optimization","volume":"83","author":[{"family":"Miao","given":"Kun"},{"family":"Mao","given":"Xiaolin"},{"family":"Li","given":"Chen"}],"issued":{"date-parts":[["2019"]]}}}],"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7]</w:t>
      </w:r>
      <w:r w:rsidR="004E1A34" w:rsidRPr="00922119">
        <w:rPr>
          <w:rFonts w:ascii="Times New Roman" w:hAnsi="Times New Roman"/>
        </w:rPr>
        <w:fldChar w:fldCharType="end"/>
      </w:r>
      <w:r w:rsidR="004E1A34" w:rsidRPr="00922119">
        <w:rPr>
          <w:rFonts w:ascii="Times New Roman" w:hAnsi="Times New Roman"/>
        </w:rPr>
        <w:t>; A completed local shrinkage pattern for texture classification</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M7FA0mVt","properties":{"formattedCitation":"[18]","plainCitation":"[18]","noteIndex":0},"citationItems":[{"id":953,"uris":["http://zotero.org/users/local/g36qV1kJ/items/K9TLQLFA"],"itemData":{"id":953,"type":"article-journal","container-title":"Applied Soft Computing","DOI":"10.1016/j.asoc.2020.106830","ISSN":"1568-4946","issue":"Query date: 2024-05-07 16:17:37","note":"publisher: Elsevier BV","page":"106830-106830","title":"A completed local shrinkage pattern for texture classification","volume":"97","author":[{"family":"Xu","given":"Xiaochun"},{"family":"Li","given":"Yibing"},{"family":"Wu","given":"Q.M. Jonathan"}],"issued":{"date-parts":[["2020"]]}}}],"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8]</w:t>
      </w:r>
      <w:r w:rsidR="004E1A34" w:rsidRPr="00922119">
        <w:rPr>
          <w:rFonts w:ascii="Times New Roman" w:hAnsi="Times New Roman"/>
        </w:rPr>
        <w:fldChar w:fldCharType="end"/>
      </w:r>
      <w:r w:rsidR="004E1A34" w:rsidRPr="00922119">
        <w:rPr>
          <w:rFonts w:ascii="Times New Roman" w:hAnsi="Times New Roman"/>
        </w:rPr>
        <w:t>; A gradient boosting decision tree based GPS signal reception classification algorithm</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ffxeAail","properties":{"formattedCitation":"[19]","plainCitation":"[19]","noteIndex":0},"citationItems":[{"id":129,"uris":["http://zotero.org/users/local/g36qV1kJ/items/ATXHRFBV"],"itemData":{"id":129,"type":"article-journal","container-title":"Applied Soft Computing","DOI":"10.1016/j.asoc.2019.105942","ISSN":"1568-4946","issue":"Query date: 2024-05-07 16:17:37","note":"publisher: Elsevier BV","page":"105942-105942","title":"A gradient boosting decision tree based GPS signal reception classification algorithm","volume":"86","author":[{"family":"Sun","given":"Rui"},{"family":"Wang","given":"Guanyu"},{"family":"Zhang","given":"Wenyu"},{"family":"Hsu","given":"Li-Ta"},{"family":"Ochieng","given":"Washington Y."}],"issued":{"date-parts":[["2020"]]}}}],"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19]</w:t>
      </w:r>
      <w:r w:rsidR="004E1A34" w:rsidRPr="00922119">
        <w:rPr>
          <w:rFonts w:ascii="Times New Roman" w:hAnsi="Times New Roman"/>
        </w:rPr>
        <w:fldChar w:fldCharType="end"/>
      </w:r>
      <w:r w:rsidR="004E1A34" w:rsidRPr="00922119">
        <w:rPr>
          <w:rFonts w:ascii="Times New Roman" w:hAnsi="Times New Roman"/>
        </w:rPr>
        <w:t>; A multi-objective feature selection approach based on chemical reaction optimization</w:t>
      </w:r>
      <w:r w:rsidR="004E1A34" w:rsidRPr="00922119">
        <w:rPr>
          <w:rFonts w:ascii="Times New Roman" w:hAnsi="Times New Roman"/>
        </w:rPr>
        <w:fldChar w:fldCharType="begin"/>
      </w:r>
      <w:r w:rsidR="00866A4F" w:rsidRPr="00922119">
        <w:rPr>
          <w:rFonts w:ascii="Times New Roman" w:hAnsi="Times New Roman"/>
        </w:rPr>
        <w:instrText xml:space="preserve"> ADDIN ZOTERO_ITEM CSL_CITATION {"citationID":"1IDnRFP1","properties":{"formattedCitation":"[20]","plainCitation":"[20]","noteIndex":0},"citationItems":[{"id":1303,"uris":["http://zotero.org/users/local/g36qV1kJ/items/UQIG2XT3"],"itemData":{"id":1303,"type":"article-journal","container-title":"Applied Soft Computing","DOI":"10.1016/j.asoc.2021.107794","ISSN":"1568-4946","issue":"Query date: 2024-05-07 16:17:37","note":"publisher: Elsevier BV","page":"107794-107794","title":"A multi-objective feature selection approach based on chemical reaction optimization","volume":"112","author":[{"family":"Qiu","given":"Jianfeng"},{"family":"Xiang","given":"Xiaoshu"},{"family":"Wang","given":"Chao"},{"family":"Zhang","given":"Xingyi"}],"issued":{"date-parts":[["2021"]]}}}],"schema":"https://github.com/citation-style-language/schema/raw/master/csl-citation.json"} </w:instrText>
      </w:r>
      <w:r w:rsidR="004E1A34" w:rsidRPr="00922119">
        <w:rPr>
          <w:rFonts w:ascii="Times New Roman" w:hAnsi="Times New Roman"/>
        </w:rPr>
        <w:fldChar w:fldCharType="separate"/>
      </w:r>
      <w:r w:rsidR="00866A4F" w:rsidRPr="00922119">
        <w:rPr>
          <w:rFonts w:ascii="Times New Roman" w:hAnsi="Times New Roman"/>
        </w:rPr>
        <w:t>[20]</w:t>
      </w:r>
      <w:r w:rsidR="004E1A34" w:rsidRPr="00922119">
        <w:rPr>
          <w:rFonts w:ascii="Times New Roman" w:hAnsi="Times New Roman"/>
        </w:rPr>
        <w:fldChar w:fldCharType="end"/>
      </w:r>
      <w:r w:rsidR="00FA3ED4" w:rsidRPr="00922119">
        <w:rPr>
          <w:rFonts w:ascii="Times New Roman" w:hAnsi="Times New Roman"/>
        </w:rPr>
        <w:t xml:space="preserve">; </w:t>
      </w:r>
      <w:r w:rsidR="001C7853" w:rsidRPr="00922119">
        <w:rPr>
          <w:rFonts w:ascii="Times New Roman" w:hAnsi="Times New Roman"/>
        </w:rPr>
        <w:t>A many-objective particle swarm optimization with grid dominance ranking and clustering</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33JgJjxf","properties":{"formattedCitation":"[21]","plainCitation":"[21]","noteIndex":0},"citationItems":[{"id":487,"uris":["http://zotero.org/users/local/g36qV1kJ/items/4LWFE7GB"],"itemData":{"id":487,"type":"article-journal","container-title":"Applied Soft Computing","DOI":"10.1016/j.asoc.2020.106661","ISSN":"1568-4946","issue":"Query date: 2024-05-07 16:17:37","note":"publisher: Elsevier BV","page":"106661-106661","title":"A many-objective particle swarm optimization with grid dominance ranking and clustering","volume":"96","author":[{"family":"Li","given":"Li"},{"family":"Li","given":"Guangpeng"},{"family":"Chang","given":"Liang"}],"issued":{"date-parts":[["2020"]]}}}],"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1]</w:t>
      </w:r>
      <w:r w:rsidR="001C7853" w:rsidRPr="00922119">
        <w:rPr>
          <w:rFonts w:ascii="Times New Roman" w:hAnsi="Times New Roman"/>
        </w:rPr>
        <w:fldChar w:fldCharType="end"/>
      </w:r>
      <w:r w:rsidR="001C7853" w:rsidRPr="00922119">
        <w:rPr>
          <w:rFonts w:ascii="Times New Roman" w:hAnsi="Times New Roman"/>
        </w:rPr>
        <w:t>; A multi-objective particle swarm optimization algorithm based on two-archive mechanism</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hfwFz9z2","properties":{"formattedCitation":"[22]","plainCitation":"[22]","noteIndex":0},"citationItems":[{"id":127,"uris":["http://zotero.org/users/local/g36qV1kJ/items/L8EAY723"],"itemData":{"id":127,"type":"article-journal","container-title":"Applied Soft Computing","DOI":"10.1016/j.asoc.2022.108532","ISSN":"1568-4946","issue":"Query date: 2024-05-07 16:17:37","note":"publisher: Elsevier BV","page":"108532-108532","title":"A multi-objective particle swarm optimization algorithm based on two-archive mechanism","volume":"119","author":[{"family":"Cui","given":"Yingying"},{"family":"Meng","given":"Xi"},{"family":"Qiao","given":"Junfei"}],"issued":{"date-parts":[["2022"]]}}}],"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2]</w:t>
      </w:r>
      <w:r w:rsidR="001C7853" w:rsidRPr="00922119">
        <w:rPr>
          <w:rFonts w:ascii="Times New Roman" w:hAnsi="Times New Roman"/>
        </w:rPr>
        <w:fldChar w:fldCharType="end"/>
      </w:r>
      <w:r w:rsidR="001C7853" w:rsidRPr="00922119">
        <w:rPr>
          <w:rFonts w:ascii="Times New Roman" w:hAnsi="Times New Roman"/>
        </w:rPr>
        <w:t>; A vector angles-based many-objective particle swarm optimization algorithm using archive</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YBc5TPGM","properties":{"formattedCitation":"[23]","plainCitation":"[23]","noteIndex":0},"citationItems":[{"id":635,"uris":["http://zotero.org/users/local/g36qV1kJ/items/NYG83CLV"],"itemData":{"id":635,"type":"article-journal","container-title":"Applied Soft Computing","DOI":"10.1016/j.asoc.2021.107299","ISSN":"1568-4946","issue":"Query date: 2024-05-07 16:17:37","note":"publisher: Elsevier BV","page":"107299-107299","title":"A vector angles-based many-objective particle swarm optimization algorithm using archive","volume":"106","author":[{"family":"Yang","given":"Lei"},{"family":"Hu","given":"Xin"},{"family":"Li","given":"Ke"}],"issued":{"date-parts":[["2021"]]}}}],"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3]</w:t>
      </w:r>
      <w:r w:rsidR="001C7853" w:rsidRPr="00922119">
        <w:rPr>
          <w:rFonts w:ascii="Times New Roman" w:hAnsi="Times New Roman"/>
        </w:rPr>
        <w:fldChar w:fldCharType="end"/>
      </w:r>
      <w:r w:rsidR="001C7853" w:rsidRPr="00922119">
        <w:rPr>
          <w:rFonts w:ascii="Times New Roman" w:hAnsi="Times New Roman"/>
        </w:rPr>
        <w:t>; Advanced Machine Learning Techniques in Natural Language Processing for Indian Languages</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YMds1ooJ","properties":{"formattedCitation":"[24]","plainCitation":"[24]","noteIndex":0},"citationItems":[{"id":1457,"uris":["http://zotero.org/users/local/g36qV1kJ/items/NBX8HCR4"],"itemData":{"id":1457,"type":"article-journal","container-title":"Smart Techniques for a Smarter Planet","DOI":"10.1007/978-3-030-03131-2_7","ISSN":"1434-9922","issue":"Query date: 2024-05-07 16:17:37","note":"publisher: Springer International Publishing","page":"117-144","title":"Advanced Machine Learning Techniques in Natural Language Processing for Indian Languages","author":[{"family":"Gupta","given":"Vaishali"},{"family":"Joshi","given":"Nisheeth"},{"family":"Mathur","given":"Iti"}],"issued":{"date-parts":[["2019"]]}}}],"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4]</w:t>
      </w:r>
      <w:r w:rsidR="001C7853" w:rsidRPr="00922119">
        <w:rPr>
          <w:rFonts w:ascii="Times New Roman" w:hAnsi="Times New Roman"/>
        </w:rPr>
        <w:fldChar w:fldCharType="end"/>
      </w:r>
      <w:r w:rsidR="001C7853" w:rsidRPr="00922119">
        <w:rPr>
          <w:rFonts w:ascii="Times New Roman" w:hAnsi="Times New Roman"/>
        </w:rPr>
        <w:t>; An enhanced Bacterial Foraging Optimization and its application for training kernel extreme learning machine</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tICPWBfz","properties":{"formattedCitation":"[25]","plainCitation":"[25]","noteIndex":0},"citationItems":[{"id":95,"uris":["http://zotero.org/users/local/g36qV1kJ/items/T7JIKHBR"],"itemData":{"id":95,"type":"article-journal","container-title":"Applied Soft Computing","DOI":"10.1016/j.asoc.2019.105884","ISSN":"1568-4946","issue":"Query date: 2024-05-07 16:17:37","note":"publisher: Elsevier BV","page":"105884-105884","title":"An enhanced Bacterial Foraging Optimization and its application for training kernel extreme learning machine","volume":"86","author":[{"family":"Chen","given":"Huiling"},{"family":"Zhang","given":"Qian"},{"family":"Luo","given":"Jie"},{"family":"Xu","given":"Yueting"},{"family":"Zhang","given":"Xiaoqin"}],"issued":{"date-parts":[["2020"]]}}}],"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5]</w:t>
      </w:r>
      <w:r w:rsidR="001C7853" w:rsidRPr="00922119">
        <w:rPr>
          <w:rFonts w:ascii="Times New Roman" w:hAnsi="Times New Roman"/>
        </w:rPr>
        <w:fldChar w:fldCharType="end"/>
      </w:r>
      <w:r w:rsidR="001C7853" w:rsidRPr="00922119">
        <w:rPr>
          <w:rFonts w:ascii="Times New Roman" w:hAnsi="Times New Roman"/>
        </w:rPr>
        <w:t>.</w:t>
      </w:r>
    </w:p>
    <w:p w14:paraId="48374733" w14:textId="77777777" w:rsidR="00701588" w:rsidRPr="00922119" w:rsidRDefault="00701588" w:rsidP="00701588">
      <w:pPr>
        <w:tabs>
          <w:tab w:val="left" w:pos="0"/>
          <w:tab w:val="left" w:pos="360"/>
          <w:tab w:val="left" w:pos="720"/>
          <w:tab w:val="left" w:pos="1080"/>
          <w:tab w:val="left" w:pos="1440"/>
          <w:tab w:val="left" w:pos="1800"/>
          <w:tab w:val="left" w:pos="2160"/>
          <w:tab w:val="left" w:pos="2880"/>
          <w:tab w:val="left" w:pos="3600"/>
          <w:tab w:val="left" w:pos="4320"/>
        </w:tabs>
        <w:ind w:left="360" w:firstLine="360"/>
        <w:jc w:val="both"/>
        <w:rPr>
          <w:rFonts w:ascii="Times New Roman" w:hAnsi="Times New Roman"/>
        </w:rPr>
      </w:pPr>
    </w:p>
    <w:p w14:paraId="502639E6" w14:textId="3250D139" w:rsidR="00701588" w:rsidRPr="00922119" w:rsidRDefault="00701588" w:rsidP="00152EE4">
      <w:pPr>
        <w:ind w:left="360" w:firstLine="360"/>
        <w:jc w:val="both"/>
        <w:rPr>
          <w:rFonts w:ascii="Times New Roman" w:hAnsi="Times New Roman"/>
        </w:rPr>
      </w:pPr>
      <w:r w:rsidRPr="00922119">
        <w:rPr>
          <w:rFonts w:ascii="Times New Roman" w:hAnsi="Times New Roman"/>
        </w:rPr>
        <w:t>Cluster 3. Entitled Image Processing and Analysis Using Convolutional Neural Networks and Generic Algorithms. The blue color consists of 4 items, namely: convolutional neural network, image processing, image, generic algorithm. This keyword has been used and discussed in research entitled</w:t>
      </w:r>
      <w:r w:rsidR="001C7853" w:rsidRPr="00922119">
        <w:rPr>
          <w:rFonts w:ascii="Times New Roman" w:hAnsi="Times New Roman"/>
        </w:rPr>
        <w:t>;</w:t>
      </w:r>
      <w:r w:rsidRPr="00922119">
        <w:rPr>
          <w:rFonts w:ascii="Times New Roman" w:hAnsi="Times New Roman"/>
        </w:rPr>
        <w:t xml:space="preserve"> Distribution linguistic preference relations with incomplete symbolic proportions for group decision making</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fbRlHjO7","properties":{"formattedCitation":"[26]","plainCitation":"[26]","noteIndex":0},"citationItems":[{"id":471,"uris":["http://zotero.org/users/local/g36qV1kJ/items/RQPPPVV5"],"itemData":{"id":471,"type":"article-journal","container-title":"Applied Soft Computing","DOI":"10.1016/j.asoc.2019.106005","ISSN":"1568-4946","issue":"Query date: 2024-05-07 16:17:37","note":"publisher: Elsevier BV","page":"106005-106005","title":"Distribution linguistic preference relations with incomplete symbolic proportions for group decision making","volume":"88","author":[{"family":"Tang","given":"Xiaoan"},{"family":"Zhang","given":"Qiang"},{"family":"Peng","given":"Zhanglin"},{"family":"Pedrycz","given":"Witold"},{"family":"Yang","given":"Shanlin"}],"issued":{"date-parts":[["2020"]]}}}],"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6]</w:t>
      </w:r>
      <w:r w:rsidR="001C7853" w:rsidRPr="00922119">
        <w:rPr>
          <w:rFonts w:ascii="Times New Roman" w:hAnsi="Times New Roman"/>
        </w:rPr>
        <w:fldChar w:fldCharType="end"/>
      </w:r>
      <w:r w:rsidR="001C7853" w:rsidRPr="00922119">
        <w:rPr>
          <w:rFonts w:ascii="Times New Roman" w:hAnsi="Times New Roman"/>
        </w:rPr>
        <w:t>; Application of machine vision based on genetic algorithm in image painting style method and image processing optimization</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QeB1TXQR","properties":{"formattedCitation":"[27]","plainCitation":"[27]","noteIndex":0},"citationItems":[{"id":1365,"uris":["http://zotero.org/users/local/g36qV1kJ/items/FIMEFAMJ"],"itemData":{"id":1365,"type":"article-journal","container-title":"Soft Computing","DOI":"10.1007/s00500-023-08408-1","ISSN":"1432-7643","issue":"Query date: 2024-05-07 16:17:37","note":"publisher: Springer Science and Business Media LLC","title":"Application of machine vision based on genetic algorithm in image painting style method and image processing optimization","URL":"http://dx.doi.org/10.1007/s00500-023-08408-1","author":[{"family":"Jin","given":"Xin"}],"issued":{"date-parts":[["2023"]]}}}],"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7]</w:t>
      </w:r>
      <w:r w:rsidR="001C7853" w:rsidRPr="00922119">
        <w:rPr>
          <w:rFonts w:ascii="Times New Roman" w:hAnsi="Times New Roman"/>
        </w:rPr>
        <w:fldChar w:fldCharType="end"/>
      </w:r>
      <w:r w:rsidR="001C7853" w:rsidRPr="00922119">
        <w:rPr>
          <w:rFonts w:ascii="Times New Roman" w:hAnsi="Times New Roman"/>
        </w:rPr>
        <w:t>; Image processing algorithm based on soft computing and mathematical morphology</w:t>
      </w:r>
      <w:r w:rsidR="001C7853" w:rsidRPr="00922119">
        <w:rPr>
          <w:rFonts w:ascii="Times New Roman" w:hAnsi="Times New Roman"/>
        </w:rPr>
        <w:fldChar w:fldCharType="begin"/>
      </w:r>
      <w:r w:rsidR="00866A4F" w:rsidRPr="00922119">
        <w:rPr>
          <w:rFonts w:ascii="Times New Roman" w:hAnsi="Times New Roman"/>
        </w:rPr>
        <w:instrText xml:space="preserve"> ADDIN ZOTERO_ITEM CSL_CITATION {"citationID":"4OaysD4q","properties":{"formattedCitation":"[28]","plainCitation":"[28]","noteIndex":0},"citationItems":[{"id":1815,"uris":["http://zotero.org/users/local/g36qV1kJ/items/AE6PMAJT"],"itemData":{"id":1815,"type":"article-journal","container-title":"Third International Conference on Signal Image Processing and Communication (ICSIPC 2023)","DOI":"10.1117/12.3004638","issue":"Query date: 2024-05-07 16:17:37","note":"publisher: SPIE","title":"Image processing algorithm based on soft computing and mathematical morphology","URL":"http://dx.doi.org/10.1117/12.3004638","author":[{"family":"Song","given":"Dongmei"}],"issued":{"date-parts":[["2023"]]}}}],"schema":"https://github.com/citation-style-language/schema/raw/master/csl-citation.json"} </w:instrText>
      </w:r>
      <w:r w:rsidR="001C7853" w:rsidRPr="00922119">
        <w:rPr>
          <w:rFonts w:ascii="Times New Roman" w:hAnsi="Times New Roman"/>
        </w:rPr>
        <w:fldChar w:fldCharType="separate"/>
      </w:r>
      <w:r w:rsidR="00866A4F" w:rsidRPr="00922119">
        <w:rPr>
          <w:rFonts w:ascii="Times New Roman" w:hAnsi="Times New Roman"/>
        </w:rPr>
        <w:t>[28]</w:t>
      </w:r>
      <w:r w:rsidR="001C7853" w:rsidRPr="00922119">
        <w:rPr>
          <w:rFonts w:ascii="Times New Roman" w:hAnsi="Times New Roman"/>
        </w:rPr>
        <w:fldChar w:fldCharType="end"/>
      </w:r>
      <w:r w:rsidR="001E5D55" w:rsidRPr="00922119">
        <w:rPr>
          <w:rFonts w:ascii="Times New Roman" w:hAnsi="Times New Roman"/>
        </w:rPr>
        <w:t>; Image processing meets time series analysis: Predicting Forex profitable technical pattern positions</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0ul4cX69","properties":{"formattedCitation":"[29]","plainCitation":"[29]","noteIndex":0},"citationItems":[{"id":1139,"uris":["http://zotero.org/users/local/g36qV1kJ/items/N2UTI2I6"],"itemData":{"id":1139,"type":"article-journal","container-title":"Applied Soft Computing","DOI":"10.1016/j.asoc.2021.107460","ISSN":"1568-4946","issue":"Query date: 2024-05-07 16:17:37","note":"publisher: Elsevier BV","page":"107460-107460","title":"Image processing meets time series analysis: Predicting Forex profitable technical pattern positions","volume":"108","author":[{"family":"Moghaddam","given":"Arya Hadizadeh"},{"family":"Momtazi","given":"Saeedeh"}],"issued":{"date-parts":[["2021"]]}}}],"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29]</w:t>
      </w:r>
      <w:r w:rsidR="001E5D55" w:rsidRPr="00922119">
        <w:rPr>
          <w:rFonts w:ascii="Times New Roman" w:hAnsi="Times New Roman"/>
        </w:rPr>
        <w:fldChar w:fldCharType="end"/>
      </w:r>
      <w:r w:rsidR="001E5D55" w:rsidRPr="00922119">
        <w:rPr>
          <w:rFonts w:ascii="Times New Roman" w:hAnsi="Times New Roman"/>
        </w:rPr>
        <w:t>; Convolutional neural network pruning based on multi-objective feature map selection for image classification</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2r6f4gGg","properties":{"formattedCitation":"[30]","plainCitation":"[30]","noteIndex":0},"citationItems":[{"id":297,"uris":["http://zotero.org/users/local/g36qV1kJ/items/RHWT5FXA"],"itemData":{"id":297,"type":"article-journal","container-title":"Applied Soft Computing","DOI":"10.1016/j.asoc.2023.110229","ISSN":"1568-4946","issue":"Query date: 2024-05-07 16:17:37","note":"publisher: Elsevier BV","page":"110229-110229","title":"Convolutional neural network pruning based on multi-objective feature map selection for image classification","volume":"139","author":[{"family":"Jiang","given":"Pengcheng"},{"family":"Xue","given":"Yu"},{"family":"Neri","given":"Ferrante"}],"issued":{"date-parts":[["2023"]]}}}],"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30]</w:t>
      </w:r>
      <w:r w:rsidR="001E5D55" w:rsidRPr="00922119">
        <w:rPr>
          <w:rFonts w:ascii="Times New Roman" w:hAnsi="Times New Roman"/>
        </w:rPr>
        <w:fldChar w:fldCharType="end"/>
      </w:r>
      <w:r w:rsidR="001E5D55" w:rsidRPr="00922119">
        <w:rPr>
          <w:rFonts w:ascii="Times New Roman" w:hAnsi="Times New Roman"/>
        </w:rPr>
        <w:t>; ED-ACNN: Novel attention convolutional neural network based on encoder–decoder framework for human traffic prediction</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WzGTWQ5T","properties":{"formattedCitation":"[31]","plainCitation":"[31]","noteIndex":0},"citationItems":[{"id":671,"uris":["http://zotero.org/users/local/g36qV1kJ/items/ZPPZBC7P"],"itemData":{"id":671,"type":"article-journal","container-title":"Applied Soft Computing","DOI":"10.1016/j.asoc.2020.106688","ISSN":"1568-4946","issue":"Query date: 2024-05-07 16:17:37","note":"publisher: Elsevier BV","page":"106688-106688","title":"ED-ACNN: Novel attention convolutional neural network based on encoder–decoder framework for human traffic prediction","volume":"97","author":[{"family":"Pu","given":"Bin"},{"family":"Liu","given":"Yuan"},{"family":"Zhu","given":"Ningbo"},{"family":"Li","given":"Kenli"},{"family":"Li","given":"Keqin"}],"issued":{"date-parts":[["2020"]]}}}],"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31]</w:t>
      </w:r>
      <w:r w:rsidR="001E5D55" w:rsidRPr="00922119">
        <w:rPr>
          <w:rFonts w:ascii="Times New Roman" w:hAnsi="Times New Roman"/>
        </w:rPr>
        <w:fldChar w:fldCharType="end"/>
      </w:r>
      <w:r w:rsidR="001E5D55" w:rsidRPr="00922119">
        <w:rPr>
          <w:rFonts w:ascii="Times New Roman" w:hAnsi="Times New Roman"/>
        </w:rPr>
        <w:t>; Evolving convolutional neural networks by symbiotic organisms search algorithm for image classification</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xI0E9ify","properties":{"formattedCitation":"[32]","plainCitation":"[32]","noteIndex":0},"citationItems":[{"id":1305,"uris":["http://zotero.org/users/local/g36qV1kJ/items/T3TT77R9"],"itemData":{"id":1305,"type":"article-journal","container-title":"Soft Computing","DOI":"10.1007/s00500-020-04713-1","ISSN":"1432-7643","issue":"17","note":"publisher: Springer Science and Business Media LLC","page":"12887-12900","title":"Evolving semantic object segmentation methods automatically by genetic programming from images and image processing operators","volume":"24","author":[{"family":"Liang","given":"Jiayu"},{"family":"Wen","given":"Jixiang"},{"family":"Wang","given":"Zhe"},{"family":"Wang","given":"Jianming"}],"issued":{"date-parts":[["2020"]]}}}],"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32]</w:t>
      </w:r>
      <w:r w:rsidR="001E5D55" w:rsidRPr="00922119">
        <w:rPr>
          <w:rFonts w:ascii="Times New Roman" w:hAnsi="Times New Roman"/>
        </w:rPr>
        <w:fldChar w:fldCharType="end"/>
      </w:r>
      <w:r w:rsidR="001E5D55" w:rsidRPr="00922119">
        <w:rPr>
          <w:rFonts w:ascii="Times New Roman" w:hAnsi="Times New Roman"/>
        </w:rPr>
        <w:t>; An optimized generic cerebral tumor growth modeling framework by coupling biomechanical and diffusive models with treatment effects</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QWYmZ4zO","properties":{"formattedCitation":"[33]","plainCitation":"[33]","noteIndex":0},"citationItems":[{"id":965,"uris":["http://zotero.org/users/local/g36qV1kJ/items/TDEKBTMW"],"itemData":{"id":965,"type":"article-journal","container-title":"Applied Soft Computing","DOI":"10.1016/j.asoc.2019.04.034","ISSN":"1568-4946","issue":"Query date: 2024-05-07 16:17:37","note":"publisher: Elsevier BV","page":"617-627","title":"An optimized generic cerebral tumor growth modeling framework by coupling biomechanical and diffusive models with treatment effects","volume":"80","author":[{"family":"Elazab","given":"Ahmed"},{"family":"Anter","given":"Ahmed M."},{"family":"Bai","given":"Hongmin"},{"family":"Hu","given":"Qingmao"},{"family":"Hussain","given":"Zakir"},{"family":"Ni","given":"Dong"},{"family":"Wang","given":"Tianfu"},{"family":"Lei","given":"Baiying"}],"issued":{"date-parts":[["2019"]]}}}],"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33]</w:t>
      </w:r>
      <w:r w:rsidR="001E5D55" w:rsidRPr="00922119">
        <w:rPr>
          <w:rFonts w:ascii="Times New Roman" w:hAnsi="Times New Roman"/>
        </w:rPr>
        <w:fldChar w:fldCharType="end"/>
      </w:r>
      <w:r w:rsidR="001E5D55" w:rsidRPr="00922119">
        <w:rPr>
          <w:rFonts w:ascii="Times New Roman" w:hAnsi="Times New Roman"/>
        </w:rPr>
        <w:t>.</w:t>
      </w:r>
    </w:p>
    <w:p w14:paraId="65880A70" w14:textId="77777777" w:rsidR="00701588" w:rsidRPr="00922119" w:rsidRDefault="00701588" w:rsidP="00701588">
      <w:pPr>
        <w:ind w:left="360"/>
        <w:jc w:val="both"/>
        <w:rPr>
          <w:rFonts w:ascii="Times New Roman" w:hAnsi="Times New Roman"/>
        </w:rPr>
      </w:pPr>
    </w:p>
    <w:p w14:paraId="2F055B62" w14:textId="05F70A09" w:rsidR="00701588" w:rsidRPr="00922119" w:rsidRDefault="00701588" w:rsidP="00152EE4">
      <w:pPr>
        <w:ind w:left="360" w:firstLine="360"/>
        <w:jc w:val="both"/>
        <w:rPr>
          <w:rFonts w:ascii="Times New Roman" w:hAnsi="Times New Roman"/>
        </w:rPr>
      </w:pPr>
      <w:r w:rsidRPr="00922119">
        <w:rPr>
          <w:rFonts w:ascii="Times New Roman" w:hAnsi="Times New Roman"/>
        </w:rPr>
        <w:t>Cluster 4. Entitled Decision Models and Multi-Objective Optimization. The yellow color consists of 3 items, namely: decision, model, multi-objective optimization. This keyword has been used and discussed in research entitled</w:t>
      </w:r>
      <w:r w:rsidR="001E5D55" w:rsidRPr="00922119">
        <w:rPr>
          <w:rFonts w:ascii="Times New Roman" w:hAnsi="Times New Roman"/>
        </w:rPr>
        <w:t>;</w:t>
      </w:r>
      <w:r w:rsidRPr="00922119">
        <w:rPr>
          <w:rFonts w:ascii="Times New Roman" w:hAnsi="Times New Roman"/>
        </w:rPr>
        <w:t xml:space="preserve"> Decision Making on Tourism by Using Natural Language Processing</w:t>
      </w:r>
      <w:r w:rsidR="001E5D55" w:rsidRPr="00922119">
        <w:rPr>
          <w:rFonts w:ascii="Times New Roman" w:hAnsi="Times New Roman"/>
        </w:rPr>
        <w:fldChar w:fldCharType="begin"/>
      </w:r>
      <w:r w:rsidR="00866A4F" w:rsidRPr="00922119">
        <w:rPr>
          <w:rFonts w:ascii="Times New Roman" w:hAnsi="Times New Roman"/>
        </w:rPr>
        <w:instrText xml:space="preserve"> ADDIN ZOTERO_ITEM CSL_CITATION {"citationID":"KP54FDNv","properties":{"formattedCitation":"[34]","plainCitation":"[34]","noteIndex":0},"citationItems":[{"id":1169,"uris":["http://zotero.org/users/local/g36qV1kJ/items/7BYRBDCP"],"itemData":{"id":1169,"type":"article-journal","container-title":"11th International Conference on Theory and Application of Soft Computing, Computing with Words and Perceptions and Artificial Intelligence - ICSCCW-2021","DOI":"10.1007/978-3-030-92127-9_98","ISSN":"2367-3370","issue":"Query date: 2024-05-07 16:17:37","note":"publisher: Springer International Publishing","page":"741-747","title":"Decision Making on Tourism by Using Natural Language Processing","author":[{"family":"Huseynova","given":"Nigar F."}],"issued":{"date-parts":[["2022"]]}}}],"schema":"https://github.com/citation-style-language/schema/raw/master/csl-citation.json"} </w:instrText>
      </w:r>
      <w:r w:rsidR="001E5D55" w:rsidRPr="00922119">
        <w:rPr>
          <w:rFonts w:ascii="Times New Roman" w:hAnsi="Times New Roman"/>
        </w:rPr>
        <w:fldChar w:fldCharType="separate"/>
      </w:r>
      <w:r w:rsidR="00866A4F" w:rsidRPr="00922119">
        <w:rPr>
          <w:rFonts w:ascii="Times New Roman" w:hAnsi="Times New Roman"/>
        </w:rPr>
        <w:t>[34]</w:t>
      </w:r>
      <w:r w:rsidR="001E5D55" w:rsidRPr="00922119">
        <w:rPr>
          <w:rFonts w:ascii="Times New Roman" w:hAnsi="Times New Roman"/>
        </w:rPr>
        <w:fldChar w:fldCharType="end"/>
      </w:r>
      <w:r w:rsidR="001E5D55" w:rsidRPr="00922119">
        <w:rPr>
          <w:rFonts w:ascii="Times New Roman" w:hAnsi="Times New Roman"/>
        </w:rPr>
        <w:t xml:space="preserve">; </w:t>
      </w:r>
      <w:r w:rsidR="00866A4F" w:rsidRPr="00922119">
        <w:rPr>
          <w:rFonts w:ascii="Times New Roman" w:hAnsi="Times New Roman"/>
        </w:rPr>
        <w:t>A decision making model based on the leading principal submatrices of a reciprocal preference relation</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4GVn98pN","properties":{"formattedCitation":"[35]","plainCitation":"[35]","noteIndex":0},"citationItems":[{"id":1185,"uris":["http://zotero.org/users/local/g36qV1kJ/items/4SZY9C4V"],"itemData":{"id":1185,"type":"article-journal","container-title":"Applied Soft Computing","DOI":"10.1016/j.asoc.2020.106448","ISSN":"1568-4946","issue":"Query date: 2024-05-07 16:17:37","note":"publisher: Elsevier BV","page":"106448-106448","title":"A decision making model based on the leading principal submatrices of a reciprocal preference relation","volume":"94","author":[{"family":"Liu","given":"Fang"},{"family":"Zhang","given":"Jia-Wei"},{"family":"Zou","given":"Shu-Cai"}],"issued":{"date-parts":[["2020"]]}}}],"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35]</w:t>
      </w:r>
      <w:r w:rsidR="00866A4F" w:rsidRPr="00922119">
        <w:rPr>
          <w:rFonts w:ascii="Times New Roman" w:hAnsi="Times New Roman"/>
        </w:rPr>
        <w:fldChar w:fldCharType="end"/>
      </w:r>
      <w:r w:rsidR="00866A4F" w:rsidRPr="00922119">
        <w:rPr>
          <w:rFonts w:ascii="Times New Roman" w:hAnsi="Times New Roman"/>
        </w:rPr>
        <w:t>; A multistage risk decision making method for normal cloud model considering behavior characteristics</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asIPfX2W","properties":{"formattedCitation":"[36]","plainCitation":"[36]","noteIndex":0},"citationItems":[{"id":363,"uris":["http://zotero.org/users/local/g36qV1kJ/items/HEFF5PH4"],"itemData":{"id":363,"type":"article-journal","container-title":"Applied Soft Computing","DOI":"10.1016/j.asoc.2019.02.033","ISSN":"1568-4946","issue":"Query date: 2024-05-07 16:17:37","note":"publisher: Elsevier BV","page":"393-406","title":"A multistage risk decision making method for normal cloud model considering behavior characteristics","volume":"78","author":[{"family":"Song","given":"Wen"},{"family":"Zhu","given":"Jianjun"}],"issued":{"date-parts":[["2019"]]}}}],"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36]</w:t>
      </w:r>
      <w:r w:rsidR="00866A4F" w:rsidRPr="00922119">
        <w:rPr>
          <w:rFonts w:ascii="Times New Roman" w:hAnsi="Times New Roman"/>
        </w:rPr>
        <w:fldChar w:fldCharType="end"/>
      </w:r>
      <w:r w:rsidR="00866A4F" w:rsidRPr="00922119">
        <w:rPr>
          <w:rFonts w:ascii="Times New Roman" w:hAnsi="Times New Roman"/>
        </w:rPr>
        <w:t>; An adaptive consensus model in large-scale group decision making with noncooperative and compromising behaviors</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JJY8sGjL","properties":{"formattedCitation":"[37]","plainCitation":"[37]","noteIndex":0},"citationItems":[{"id":1363,"uris":["http://zotero.org/users/local/g36qV1kJ/items/UXF4BMBL"],"itemData":{"id":1363,"type":"article-journal","container-title":"Applied Soft Computing","DOI":"10.1016/j.asoc.2023.110944","ISSN":"1568-4946","issue":"Query date: 2024-05-07 16:17:37","note":"publisher: Elsevier BV","page":"110944-110944","title":"An adaptive consensus model in large-scale group decision making with noncooperative and compromising behaviors","volume":"149","author":[{"family":"Shang","given":"Cui"},{"family":"Zhang","given":"Runtong"},{"family":"Zhu","given":"Xiaomin"}],"issued":{"date-parts":[["2023"]]}}}],"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37]</w:t>
      </w:r>
      <w:r w:rsidR="00866A4F" w:rsidRPr="00922119">
        <w:rPr>
          <w:rFonts w:ascii="Times New Roman" w:hAnsi="Times New Roman"/>
        </w:rPr>
        <w:fldChar w:fldCharType="end"/>
      </w:r>
      <w:r w:rsidR="00866A4F" w:rsidRPr="00922119">
        <w:rPr>
          <w:rFonts w:ascii="Times New Roman" w:hAnsi="Times New Roman"/>
        </w:rPr>
        <w:t>; An Improved Chatbot for Predicting Disease and Medicines Using Natural Language Processing with Fuzzy Logic</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IZEz0NSh","properties":{"formattedCitation":"[38]","plainCitation":"[38]","noteIndex":0},"citationItems":[{"id":1551,"uris":["http://zotero.org/users/local/g36qV1kJ/items/EBL3DHXG"],"itemData":{"id":1551,"type":"article-journal","abstract":"The aim is to create an artificial conversation entity(chatbot) using python to predict disease and medicine for healthcare treatments. Two algorithms fuzzy support vector machine algorithms are compared with Decision tree algorithm sample size taken 28. G power of 81% and sample size is calculated using the G power tool. Performances of the score model validated test set accuracy with 95% confidence interval for fuzzy support vector machine algorithm with different sub-samples has 91.60% accuracy comparing with Decision tree which has 87.90% accuracy.Independent Sample T-test a significance difference in accuracy and loss is observed p&lt;0.005.From the results it is concluded that proposed algorithm Fuzzy support vector machine will produce better results than the existing algorithm.","container-title":"Advances in Parallel Computing Algorithms, Tools and Paradigms","DOI":"10.3233/apc220035","ISSN":"0927-5452","issue":"Query date: 2024-05-07 16:17:37","note":"publisher: IOS Press","title":"An Improved Chatbot for Predicting Disease and Medicines Using Natural Language Processing with Fuzzy Logic","URL":"http://dx.doi.org/10.3233/apc220035","author":[{"family":"PhaniRaghava","given":"B."},{"family":"Kumar","given":"S. Ashok"}],"issued":{"date-parts":[["2022"]]}}}],"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38]</w:t>
      </w:r>
      <w:r w:rsidR="00866A4F" w:rsidRPr="00922119">
        <w:rPr>
          <w:rFonts w:ascii="Times New Roman" w:hAnsi="Times New Roman"/>
        </w:rPr>
        <w:fldChar w:fldCharType="end"/>
      </w:r>
      <w:r w:rsidR="00866A4F" w:rsidRPr="00922119">
        <w:rPr>
          <w:rFonts w:ascii="Times New Roman" w:hAnsi="Times New Roman"/>
        </w:rPr>
        <w:t xml:space="preserve">; Attribute reduction in inconsistent grey decision systems based on variable precision grey </w:t>
      </w:r>
      <w:proofErr w:type="spellStart"/>
      <w:r w:rsidR="00866A4F" w:rsidRPr="00922119">
        <w:rPr>
          <w:rFonts w:ascii="Times New Roman" w:hAnsi="Times New Roman"/>
        </w:rPr>
        <w:t>multigranulation</w:t>
      </w:r>
      <w:proofErr w:type="spellEnd"/>
      <w:r w:rsidR="00866A4F" w:rsidRPr="00922119">
        <w:rPr>
          <w:rFonts w:ascii="Times New Roman" w:hAnsi="Times New Roman"/>
        </w:rPr>
        <w:t xml:space="preserve"> rough set model</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stlfM5Ut","properties":{"formattedCitation":"[39]","plainCitation":"[39]","noteIndex":0},"citationItems":[{"id":411,"uris":["http://zotero.org/users/local/g36qV1kJ/items/6W63P82X"],"itemData":{"id":411,"type":"article-journal","container-title":"Applied Soft Computing","DOI":"10.1016/j.asoc.2022.109928","ISSN":"1568-4946","issue":"Query date: 2024-05-07 16:17:37","note":"publisher: Elsevier BV","page":"109928-109928","title":"Attribute reduction in inconsistent grey decision systems based on variable precision grey multigranulation rough set model","volume":"133","author":[{"family":"Kang","given":"Yun"},{"family":"Dai","given":"Jianhua"}],"issued":{"date-parts":[["2023"]]}}}],"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39]</w:t>
      </w:r>
      <w:r w:rsidR="00866A4F" w:rsidRPr="00922119">
        <w:rPr>
          <w:rFonts w:ascii="Times New Roman" w:hAnsi="Times New Roman"/>
        </w:rPr>
        <w:fldChar w:fldCharType="end"/>
      </w:r>
      <w:r w:rsidR="00866A4F" w:rsidRPr="00922119">
        <w:rPr>
          <w:rFonts w:ascii="Times New Roman" w:hAnsi="Times New Roman"/>
        </w:rPr>
        <w:t>; A clustering and dimensionality reduction based evolutionary algorithm for large-scale multi-objective problems</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iDtp3LLn","properties":{"formattedCitation":"[40]","plainCitation":"[40]","noteIndex":0},"citationItems":[{"id":223,"uris":["http://zotero.org/users/local/g36qV1kJ/items/CTYJVW8H"],"itemData":{"id":223,"type":"article-journal","container-title":"Applied Soft Computing","DOI":"10.1016/j.asoc.2020.106120","ISSN":"1568-4946","issue":"Query date: 2024-05-07 16:17:37","note":"publisher: Elsevier BV","page":"106120-106120","title":"A clustering and dimensionality reduction based evolutionary algorithm for large-scale multi-objective problems","volume":"89","author":[{"family":"Liu","given":"Ruochen"},{"family":"Ren","given":"Rui"},{"family":"Liu","given":"Jin"},{"family":"Liu","given":"Jing"}],"issued":{"date-parts":[["2020"]]}}}],"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40]</w:t>
      </w:r>
      <w:r w:rsidR="00866A4F" w:rsidRPr="00922119">
        <w:rPr>
          <w:rFonts w:ascii="Times New Roman" w:hAnsi="Times New Roman"/>
        </w:rPr>
        <w:fldChar w:fldCharType="end"/>
      </w:r>
      <w:r w:rsidR="00866A4F" w:rsidRPr="00922119">
        <w:rPr>
          <w:rFonts w:ascii="Times New Roman" w:hAnsi="Times New Roman"/>
        </w:rPr>
        <w:t>; A co-evolutionary genetic algorithm with knowledge transfer for multi-objective capacitated vehicle routing problems</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9Jn60p1F","properties":{"formattedCitation":"[41]","plainCitation":"[41]","noteIndex":0},"citationItems":[{"id":1023,"uris":["http://zotero.org/users/local/g36qV1kJ/items/PYEF4X4X"],"itemData":{"id":1023,"type":"article-journal","container-title":"Applied Soft Computing","DOI":"10.1016/j.asoc.2023.110913","ISSN":"1568-4946","issue":"Query date: 2024-05-07 16:17:37","note":"publisher: Elsevier BV","page":"110913-110913","title":"A co-evolutionary genetic algorithm with knowledge transfer for multi-objective capacitated vehicle routing problems","volume":"148","author":[{"family":"Wang","given":"Chao"},{"family":"Ma","given":"Biao"},{"family":"Sun","given":"Jiye"}],"issued":{"date-parts":[["2023"]]}}}],"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41]</w:t>
      </w:r>
      <w:r w:rsidR="00866A4F" w:rsidRPr="00922119">
        <w:rPr>
          <w:rFonts w:ascii="Times New Roman" w:hAnsi="Times New Roman"/>
        </w:rPr>
        <w:fldChar w:fldCharType="end"/>
      </w:r>
      <w:r w:rsidR="00866A4F" w:rsidRPr="00922119">
        <w:rPr>
          <w:rFonts w:ascii="Times New Roman" w:hAnsi="Times New Roman"/>
        </w:rPr>
        <w:t>; A constrained multi-objective evolutionary algorithm assisted by an additional objective function</w:t>
      </w:r>
      <w:r w:rsidR="00866A4F" w:rsidRPr="00922119">
        <w:rPr>
          <w:rFonts w:ascii="Times New Roman" w:hAnsi="Times New Roman"/>
        </w:rPr>
        <w:fldChar w:fldCharType="begin"/>
      </w:r>
      <w:r w:rsidR="00866A4F" w:rsidRPr="00922119">
        <w:rPr>
          <w:rFonts w:ascii="Times New Roman" w:hAnsi="Times New Roman"/>
        </w:rPr>
        <w:instrText xml:space="preserve"> ADDIN ZOTERO_ITEM CSL_CITATION {"citationID":"8DjVSMPa","properties":{"formattedCitation":"[42]","plainCitation":"[42]","noteIndex":0},"citationItems":[{"id":331,"uris":["http://zotero.org/users/local/g36qV1kJ/items/C8QYTDXH"],"itemData":{"id":331,"type":"article-journal","container-title":"Applied Soft Computing","DOI":"10.1016/j.asoc.2020.106104","ISSN":"1568-4946","issue":"Query date: 2024-05-07 16:17:37","note":"publisher: Elsevier BV","page":"106104-106104","title":"A constrained multi-objective evolutionary algorithm based on decomposition and dynamic constraint-handling mechanism","volume":"89","author":[{"family":"Yang","given":"Yongkuan"},{"family":"Liu","given":"Jianchang"},{"family":"Tan","given":"Shubin"}],"issued":{"date-parts":[["2020"]]}}}],"schema":"https://github.com/citation-style-language/schema/raw/master/csl-citation.json"} </w:instrText>
      </w:r>
      <w:r w:rsidR="00866A4F" w:rsidRPr="00922119">
        <w:rPr>
          <w:rFonts w:ascii="Times New Roman" w:hAnsi="Times New Roman"/>
        </w:rPr>
        <w:fldChar w:fldCharType="separate"/>
      </w:r>
      <w:r w:rsidR="00866A4F" w:rsidRPr="00922119">
        <w:rPr>
          <w:rFonts w:ascii="Times New Roman" w:hAnsi="Times New Roman"/>
        </w:rPr>
        <w:t>[42]</w:t>
      </w:r>
      <w:r w:rsidR="00866A4F" w:rsidRPr="00922119">
        <w:rPr>
          <w:rFonts w:ascii="Times New Roman" w:hAnsi="Times New Roman"/>
        </w:rPr>
        <w:fldChar w:fldCharType="end"/>
      </w:r>
      <w:r w:rsidR="00866A4F" w:rsidRPr="00922119">
        <w:rPr>
          <w:rFonts w:ascii="Times New Roman" w:hAnsi="Times New Roman"/>
        </w:rPr>
        <w:t>.</w:t>
      </w:r>
    </w:p>
    <w:p w14:paraId="7B8F7944" w14:textId="77777777" w:rsidR="00701588" w:rsidRPr="00922119" w:rsidRDefault="00701588" w:rsidP="00701588">
      <w:pPr>
        <w:ind w:left="360"/>
        <w:jc w:val="both"/>
        <w:rPr>
          <w:rFonts w:ascii="Times New Roman" w:hAnsi="Times New Roman"/>
        </w:rPr>
      </w:pPr>
    </w:p>
    <w:p w14:paraId="22D99475" w14:textId="2C6A9C04" w:rsidR="005F6DB3" w:rsidRPr="00922119" w:rsidRDefault="00701588" w:rsidP="00152EE4">
      <w:pPr>
        <w:ind w:left="360" w:firstLine="270"/>
        <w:jc w:val="both"/>
        <w:rPr>
          <w:rFonts w:ascii="Times New Roman" w:hAnsi="Times New Roman"/>
        </w:rPr>
      </w:pPr>
      <w:r w:rsidRPr="00922119">
        <w:rPr>
          <w:rFonts w:ascii="Times New Roman" w:hAnsi="Times New Roman"/>
        </w:rPr>
        <w:t>Cluster 5. Titled Time Series Prediction Using Neural Networks and Evolutionary Algorithms. The purple color consists of 3 items, namely: neural network, evolutionary algorithm, time series prediction. This keyword has been used and discussed in research entitled</w:t>
      </w:r>
      <w:r w:rsidR="00866A4F" w:rsidRPr="00922119">
        <w:rPr>
          <w:rFonts w:ascii="Times New Roman" w:hAnsi="Times New Roman"/>
        </w:rPr>
        <w:t>;</w:t>
      </w:r>
      <w:r w:rsidRPr="00922119">
        <w:rPr>
          <w:rFonts w:ascii="Times New Roman" w:hAnsi="Times New Roman"/>
        </w:rPr>
        <w:t xml:space="preserve"> Rethinking transition relationships between co-occurring items in graph neural networks for session-based recommendation</w:t>
      </w:r>
      <w:r w:rsidR="00FE0193" w:rsidRPr="00922119">
        <w:rPr>
          <w:rFonts w:ascii="Times New Roman" w:hAnsi="Times New Roman"/>
        </w:rPr>
        <w:fldChar w:fldCharType="begin"/>
      </w:r>
      <w:r w:rsidR="00FE0193" w:rsidRPr="00922119">
        <w:rPr>
          <w:rFonts w:ascii="Times New Roman" w:hAnsi="Times New Roman"/>
        </w:rPr>
        <w:instrText xml:space="preserve"> ADDIN ZOTERO_ITEM CSL_CITATION {"citationID":"MWmLAvwu","properties":{"formattedCitation":"[43]","plainCitation":"[43]","noteIndex":0},"citationItems":[{"id":1071,"uris":["http://zotero.org/users/local/g36qV1kJ/items/D26NIFDV"],"itemData":{"id":1071,"type":"article-journal","container-title":"Applied Soft Computing","DOI":"10.1016/j.asoc.2022.109231","ISSN":"1568-4946","issue":"Query date: 2024-05-07 16:17:37","note":"publisher: Elsevier BV","page":"109231-109231","title":"Rethinking transition relationship between co-occurring items in graph neural networks for session-based recommendation","volume":"126","author":[{"family":"Cai","given":"Yongqi"},{"family":"Li","given":"Jianwu"}],"issued":{"date-parts":[["2022"]]}}}],"schema":"https://github.com/citation-style-language/schema/raw/master/csl-citation.json"} </w:instrText>
      </w:r>
      <w:r w:rsidR="00FE0193" w:rsidRPr="00922119">
        <w:rPr>
          <w:rFonts w:ascii="Times New Roman" w:hAnsi="Times New Roman"/>
        </w:rPr>
        <w:fldChar w:fldCharType="separate"/>
      </w:r>
      <w:r w:rsidR="00FE0193" w:rsidRPr="00922119">
        <w:rPr>
          <w:rFonts w:ascii="Times New Roman" w:hAnsi="Times New Roman"/>
        </w:rPr>
        <w:t>[43]</w:t>
      </w:r>
      <w:r w:rsidR="00FE0193" w:rsidRPr="00922119">
        <w:rPr>
          <w:rFonts w:ascii="Times New Roman" w:hAnsi="Times New Roman"/>
        </w:rPr>
        <w:fldChar w:fldCharType="end"/>
      </w:r>
      <w:r w:rsidR="00FE0193" w:rsidRPr="00922119">
        <w:rPr>
          <w:rFonts w:ascii="Times New Roman" w:hAnsi="Times New Roman"/>
        </w:rPr>
        <w:t>; A hybrid VMD–</w:t>
      </w:r>
      <w:proofErr w:type="spellStart"/>
      <w:r w:rsidR="00FE0193" w:rsidRPr="00922119">
        <w:rPr>
          <w:rFonts w:ascii="Times New Roman" w:hAnsi="Times New Roman"/>
        </w:rPr>
        <w:t>BiGRU</w:t>
      </w:r>
      <w:proofErr w:type="spellEnd"/>
      <w:r w:rsidR="00FE0193" w:rsidRPr="00922119">
        <w:rPr>
          <w:rFonts w:ascii="Times New Roman" w:hAnsi="Times New Roman"/>
        </w:rPr>
        <w:t xml:space="preserve"> model for rubber futures time series forecasting</w:t>
      </w:r>
      <w:r w:rsidR="00FE0193" w:rsidRPr="00922119">
        <w:rPr>
          <w:rFonts w:ascii="Times New Roman" w:hAnsi="Times New Roman"/>
        </w:rPr>
        <w:fldChar w:fldCharType="begin"/>
      </w:r>
      <w:r w:rsidR="00FE0193" w:rsidRPr="00922119">
        <w:rPr>
          <w:rFonts w:ascii="Times New Roman" w:hAnsi="Times New Roman"/>
        </w:rPr>
        <w:instrText xml:space="preserve"> ADDIN ZOTERO_ITEM CSL_CITATION {"citationID":"nj3TOFmi","properties":{"formattedCitation":"[44]","plainCitation":"[44]","noteIndex":0},"citationItems":[{"id":195,"uris":["http://zotero.org/users/local/g36qV1kJ/items/DW3KWSRM"],"itemData":{"id":195,"type":"article-journal","container-title":"Applied Soft Computing","DOI":"10.1016/j.asoc.2019.105739","ISSN":"1568-4946","issue":"Query date: 2024-05-07 16:17:37","note":"publisher: Elsevier BV","page":"105739-105739","title":"A hybrid VMD–BiGRU model for rubber futures time series forecasting","volume":"84","author":[{"family":"Zhu","given":"Qing"},{"family":"Zhang","given":"Fan"},{"family":"Liu","given":"Shan"},{"family":"Wu","given":"Yiqiong"},{"family":"Wang","given":"Lin"}],"issued":{"date-parts":[["2019"]]}}}],"schema":"https://github.com/citation-style-language/schema/raw/master/csl-citation.json"} </w:instrText>
      </w:r>
      <w:r w:rsidR="00FE0193" w:rsidRPr="00922119">
        <w:rPr>
          <w:rFonts w:ascii="Times New Roman" w:hAnsi="Times New Roman"/>
        </w:rPr>
        <w:fldChar w:fldCharType="separate"/>
      </w:r>
      <w:r w:rsidR="00FE0193" w:rsidRPr="00922119">
        <w:rPr>
          <w:rFonts w:ascii="Times New Roman" w:hAnsi="Times New Roman"/>
        </w:rPr>
        <w:t>[44]</w:t>
      </w:r>
      <w:r w:rsidR="00FE0193" w:rsidRPr="00922119">
        <w:rPr>
          <w:rFonts w:ascii="Times New Roman" w:hAnsi="Times New Roman"/>
        </w:rPr>
        <w:fldChar w:fldCharType="end"/>
      </w:r>
      <w:r w:rsidR="00FE0193" w:rsidRPr="00922119">
        <w:rPr>
          <w:rFonts w:ascii="Times New Roman" w:hAnsi="Times New Roman"/>
        </w:rPr>
        <w:t xml:space="preserve">; </w:t>
      </w:r>
      <w:r w:rsidR="004913DF" w:rsidRPr="00922119">
        <w:rPr>
          <w:rFonts w:ascii="Times New Roman" w:hAnsi="Times New Roman"/>
        </w:rPr>
        <w:t>An evolving recurrent interval type-2 intuitionistic fuzzy neural network for online learning and time series prediction</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nfhs7vvN","properties":{"formattedCitation":"[45]","plainCitation":"[45]","noteIndex":0},"citationItems":[{"id":171,"uris":["http://zotero.org/users/local/g36qV1kJ/items/TU85TUAI"],"itemData":{"id":171,"type":"article-journal","container-title":"Applied Soft Computing","DOI":"10.1016/j.asoc.2019.02.032","ISSN":"1568-4946","issue":"Query date: 2024-05-07 16:17:37","note":"publisher: Elsevier BV","page":"150-163","title":"An evolving recurrent interval type-2 intuitionistic fuzzy neural network for online learning and time series prediction","volume":"78","author":[{"family":"Luo","given":"Chao"},{"family":"Tan","given":"Chenhao"},{"family":"Wang","given":"Xingyuan"},{"family":"Zheng","given":"Yuanjie"}],"issued":{"date-parts":[["2019"]]}}}],"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45]</w:t>
      </w:r>
      <w:r w:rsidR="004913DF" w:rsidRPr="00922119">
        <w:rPr>
          <w:rFonts w:ascii="Times New Roman" w:hAnsi="Times New Roman"/>
        </w:rPr>
        <w:fldChar w:fldCharType="end"/>
      </w:r>
      <w:r w:rsidR="004913DF" w:rsidRPr="00922119">
        <w:rPr>
          <w:rFonts w:ascii="Times New Roman" w:hAnsi="Times New Roman"/>
        </w:rPr>
        <w:t>; Correlational graph attention-based Long Short-Term Memory network for multivariate time series prediction</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RbOcT7sJ","properties":{"formattedCitation":"[46]","plainCitation":"[46]","noteIndex":0},"citationItems":[{"id":429,"uris":["http://zotero.org/users/local/g36qV1kJ/items/6H94DMRS"],"itemData":{"id":429,"type":"article-journal","container-title":"Applied Soft Computing","DOI":"10.1016/j.asoc.2021.107377","ISSN":"1568-4946","issue":"Query date: 2024-05-07 16:17:37","note":"publisher: Elsevier BV","page":"107377-107377","title":"Correlational graph attention-based Long Short-Term Memory network for multivariate time series prediction","volume":"106","author":[{"family":"Han","given":"Shuang"},{"family":"Dong","given":"Hongbin"},{"family":"Teng","given":"Xuyang"},{"family":"Li","given":"Xiaohui"},{"family":"Wang","given":"Xiaowei"}],"issued":{"date-parts":[["2021"]]}}}],"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46]</w:t>
      </w:r>
      <w:r w:rsidR="004913DF" w:rsidRPr="00922119">
        <w:rPr>
          <w:rFonts w:ascii="Times New Roman" w:hAnsi="Times New Roman"/>
        </w:rPr>
        <w:fldChar w:fldCharType="end"/>
      </w:r>
      <w:r w:rsidR="004913DF" w:rsidRPr="00922119">
        <w:rPr>
          <w:rFonts w:ascii="Times New Roman" w:hAnsi="Times New Roman"/>
        </w:rPr>
        <w:t>; Fuzzy forecasting for long-term time series based on time-variant fuzzy information granules</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gQiuyWXg","properties":{"formattedCitation":"[47]","plainCitation":"[47]","noteIndex":0},"citationItems":[{"id":581,"uris":["http://zotero.org/users/local/g36qV1kJ/items/ZEL9VQJY"],"itemData":{"id":581,"type":"article-journal","container-title":"Applied Soft Computing","DOI":"10.1016/j.asoc.2019.106046","ISSN":"1568-4946","issue":"Query date: 2024-05-07 16:17:37","note":"publisher: Elsevier BV","page":"106046-106046","title":"Fuzzy forecasting for long-term time series based on time-variant fuzzy information granules","volume":"88","author":[{"family":"Luo","given":"Chao"},{"family":"Wang","given":"Haiyue"}],"issued":{"date-parts":[["2020"]]}}}],"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47]</w:t>
      </w:r>
      <w:r w:rsidR="004913DF" w:rsidRPr="00922119">
        <w:rPr>
          <w:rFonts w:ascii="Times New Roman" w:hAnsi="Times New Roman"/>
        </w:rPr>
        <w:fldChar w:fldCharType="end"/>
      </w:r>
      <w:r w:rsidR="004913DF" w:rsidRPr="00922119">
        <w:rPr>
          <w:rFonts w:ascii="Times New Roman" w:hAnsi="Times New Roman"/>
        </w:rPr>
        <w:t>; Growing deep echo state network with supervised learning for time series prediction</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3wnLNpaq","properties":{"formattedCitation":"[48]","plainCitation":"[48]","noteIndex":0},"citationItems":[{"id":749,"uris":["http://zotero.org/users/local/g36qV1kJ/items/SYGJBQ38"],"itemData":{"id":749,"type":"article-journal","container-title":"Applied Soft Computing","DOI":"10.1016/j.asoc.2022.109454","ISSN":"1568-4946","issue":"Query date: 2024-05-07 16:17:37","note":"publisher: Elsevier BV","page":"109454-109454","title":"Growing deep echo state network with supervised learning for time series prediction","volume":"128","author":[{"family":"Li","given":"Ying"},{"family":"Li","given":"Fanjun"}],"issued":{"date-parts":[["2022"]]}}}],"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48]</w:t>
      </w:r>
      <w:r w:rsidR="004913DF" w:rsidRPr="00922119">
        <w:rPr>
          <w:rFonts w:ascii="Times New Roman" w:hAnsi="Times New Roman"/>
        </w:rPr>
        <w:fldChar w:fldCharType="end"/>
      </w:r>
      <w:r w:rsidR="004913DF" w:rsidRPr="00922119">
        <w:rPr>
          <w:rFonts w:ascii="Times New Roman" w:hAnsi="Times New Roman"/>
        </w:rPr>
        <w:t>; A fixed-time convergent and noise-tolerant zeroing neural network for online solution of time-varying matrix inversion</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J5pUjFxE","properties":{"formattedCitation":"[49]","plainCitation":"[49]","noteIndex":0},"citationItems":[{"id":553,"uris":["http://zotero.org/users/local/g36qV1kJ/items/8P89XB22"],"itemData":{"id":553,"type":"article-journal","container-title":"Applied Soft Computing","DOI":"10.1016/j.asoc.2022.109691","ISSN":"1568-4946","issue":"Query date: 2024-05-07 16:17:37","note":"publisher: Elsevier BV","page":"109691-109691","title":"A fixed-time convergent and noise-tolerant zeroing neural network for online solution of time-varying matrix inversion","volume":"130","author":[{"family":"Jin","given":"Jie"},{"family":"Zhu","given":"Jingcan"},{"family":"Zhao","given":"Lv"},{"family":"Chen","given":"Lei"}],"issued":{"date-parts":[["2022"]]}}}],"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49]</w:t>
      </w:r>
      <w:r w:rsidR="004913DF" w:rsidRPr="00922119">
        <w:rPr>
          <w:rFonts w:ascii="Times New Roman" w:hAnsi="Times New Roman"/>
        </w:rPr>
        <w:fldChar w:fldCharType="end"/>
      </w:r>
      <w:r w:rsidR="004913DF" w:rsidRPr="00922119">
        <w:rPr>
          <w:rFonts w:ascii="Times New Roman" w:hAnsi="Times New Roman"/>
        </w:rPr>
        <w:t>; A generative adversarial neural network model for industrial boiler data repair</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C3b7wKLi","properties":{"formattedCitation":"[50]","plainCitation":"[50]","noteIndex":0},"citationItems":[{"id":973,"uris":["http://zotero.org/users/local/g36qV1kJ/items/38BT75S8"],"itemData":{"id":973,"type":"article-journal","container-title":"Applied Soft Computing","DOI":"10.1016/j.asoc.2021.107214","ISSN":"1568-4946","issue":"Query date: 2024-05-07 16:17:37","note":"publisher: Elsevier BV","page":"107214-107214","title":"A generative adversarial neural network model for industrial boiler data repair","volume":"104","author":[{"family":"Hu","given":"Xiaobin"},{"family":"Li","given":"Guoqiang"},{"family":"Niu","given":"Peifeng"},{"family":"Wang","given":"Jianmei"},{"family":"Zha","given":"Linlin"}],"issued":{"date-parts":[["2021"]]}}}],"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50]</w:t>
      </w:r>
      <w:r w:rsidR="004913DF" w:rsidRPr="00922119">
        <w:rPr>
          <w:rFonts w:ascii="Times New Roman" w:hAnsi="Times New Roman"/>
        </w:rPr>
        <w:fldChar w:fldCharType="end"/>
      </w:r>
      <w:r w:rsidR="004913DF" w:rsidRPr="00922119">
        <w:rPr>
          <w:rFonts w:ascii="Times New Roman" w:hAnsi="Times New Roman"/>
        </w:rPr>
        <w:t>; An adaptively reversed diffusion dual-drive evolutionary algorithm in dynamic environments for intelligence prediction</w:t>
      </w:r>
      <w:r w:rsidR="004913DF" w:rsidRPr="00922119">
        <w:rPr>
          <w:rFonts w:ascii="Times New Roman" w:hAnsi="Times New Roman"/>
        </w:rPr>
        <w:fldChar w:fldCharType="begin"/>
      </w:r>
      <w:r w:rsidR="004913DF" w:rsidRPr="00922119">
        <w:rPr>
          <w:rFonts w:ascii="Times New Roman" w:hAnsi="Times New Roman"/>
        </w:rPr>
        <w:instrText xml:space="preserve"> ADDIN ZOTERO_ITEM CSL_CITATION {"citationID":"NNmZHIVa","properties":{"formattedCitation":"[51]","plainCitation":"[51]","noteIndex":0},"citationItems":[{"id":1804,"uris":["http://zotero.org/users/local/g36qV1kJ/items/A7Z6BA7B"],"itemData":{"id":1804,"type":"article-journal","container-title":"Applied Soft Computing","DOI":"10.1016/j.asoc.2021.107761","ISSN":"1568-4946","issue":"Query date: 2024-05-07 16:17:37","note":"publisher: Elsevier BV","page":"107761-107761","title":"An adaptively reversed diffusion dual-drive evolutionary algorithm in dynamic environments for intelligence prediction","volume":"110","author":[{"family":"Kang","given":"Lanlan"},{"family":"Cao","given":"Wenliang"},{"family":"Chen","given":"Ruey-Shun"},{"family":"Chen","given":"Yeh-Cheng"}],"issued":{"date-parts":[["2021"]]}}}],"schema":"https://github.com/citation-style-language/schema/raw/master/csl-citation.json"} </w:instrText>
      </w:r>
      <w:r w:rsidR="004913DF" w:rsidRPr="00922119">
        <w:rPr>
          <w:rFonts w:ascii="Times New Roman" w:hAnsi="Times New Roman"/>
        </w:rPr>
        <w:fldChar w:fldCharType="separate"/>
      </w:r>
      <w:r w:rsidR="004913DF" w:rsidRPr="00922119">
        <w:rPr>
          <w:rFonts w:ascii="Times New Roman" w:hAnsi="Times New Roman"/>
        </w:rPr>
        <w:t>[51]</w:t>
      </w:r>
      <w:r w:rsidR="004913DF" w:rsidRPr="00922119">
        <w:rPr>
          <w:rFonts w:ascii="Times New Roman" w:hAnsi="Times New Roman"/>
        </w:rPr>
        <w:fldChar w:fldCharType="end"/>
      </w:r>
      <w:r w:rsidR="004913DF" w:rsidRPr="00922119">
        <w:rPr>
          <w:rFonts w:ascii="Times New Roman" w:hAnsi="Times New Roman"/>
        </w:rPr>
        <w:t>.</w:t>
      </w:r>
    </w:p>
    <w:p w14:paraId="727EFF97" w14:textId="77777777" w:rsidR="005F6DB3" w:rsidRPr="00922119" w:rsidRDefault="005F6DB3" w:rsidP="00701588">
      <w:pPr>
        <w:ind w:left="360" w:firstLine="270"/>
        <w:jc w:val="both"/>
        <w:rPr>
          <w:rFonts w:ascii="Times New Roman" w:hAnsi="Times New Roman"/>
        </w:rPr>
      </w:pPr>
    </w:p>
    <w:p w14:paraId="0D2035FA" w14:textId="3BCBE0E0" w:rsidR="005F6DB3" w:rsidRPr="00922119" w:rsidRDefault="00000000" w:rsidP="00701588">
      <w:pPr>
        <w:ind w:left="360" w:firstLine="270"/>
        <w:jc w:val="both"/>
        <w:rPr>
          <w:rFonts w:ascii="Times New Roman" w:hAnsi="Times New Roman"/>
        </w:rPr>
      </w:pPr>
      <w:r w:rsidRPr="00922119">
        <w:rPr>
          <w:rFonts w:ascii="Times New Roman" w:hAnsi="Times New Roman"/>
        </w:rPr>
        <w:t xml:space="preserve">The density cluster visualization is characterized by items that are indicated to be similar to the visible items. The dots of the items are colored depending on the density of the item at that moment. This can identify that the color of the dots is still dependent on the items associated with other items. The Density Co-Word Map is useful </w:t>
      </w:r>
      <w:r w:rsidRPr="00922119">
        <w:rPr>
          <w:rFonts w:ascii="Times New Roman" w:hAnsi="Times New Roman"/>
        </w:rPr>
        <w:lastRenderedPageBreak/>
        <w:t>to get an overview of the bibliometric map structure by showing which items are considered important to analyze</w:t>
      </w:r>
      <w:r w:rsidR="00CD2E1D" w:rsidRPr="00922119">
        <w:rPr>
          <w:rFonts w:ascii="Times New Roman" w:hAnsi="Times New Roman"/>
        </w:rPr>
        <w:fldChar w:fldCharType="begin"/>
      </w:r>
      <w:r w:rsidR="00CD2E1D" w:rsidRPr="00922119">
        <w:rPr>
          <w:rFonts w:ascii="Times New Roman" w:hAnsi="Times New Roman"/>
        </w:rPr>
        <w:instrText xml:space="preserve"> ADDIN ZOTERO_ITEM CSL_CITATION {"citationID":"urXCHaKg","properties":{"formattedCitation":"[52]","plainCitation":"[52]","noteIndex":0},"citationItems":[{"id":59,"uris":["http://zotero.org/users/local/g36qV1kJ/items/Z4D25JEG"],"itemData":{"id":59,"type":"article-journal","abstract":"This article presents an application of a bibliometric and visual study of the research carried out on a social science subﬁeld, concretely the consumer behaviour research (CBR), from a longitudinal perspective (period 1966–2008). The study combines performance analysis and science mapping for detecting and visualizing conceptual subdomains. Quantitative and qualitative measures are used in order to identify the most prominent themes. Quantitative data are used to put together very related concepts (themes or clusters of topics), while qualitative indicators (as those based on citations) are used to measure the quality and/or impact of the detected themes. The study also uses bibliometric maps to show in a visual way the associations between the main concepts treated by the CBR community. The maps provide insight into the structure of the CBR, visualize the division of the ﬁeld into several subﬁelds, and indicate the relationships between these subﬁelds. Co-word analysis is the bibliometric technique used to identify the main themes. All this allows us to quantify and visualize the thematic evolution of the CBR. It also helps to both experts and novices to understand the current state of the art of the CBR and to predict where future research could lead.","container-title":"Quality &amp; Quantity","DOI":"10.1007/s11135-011-9565-3","ISSN":"0033-5177, 1573-7845","issue":"4","journalAbbreviation":"Qual Quant","language":"en","license":"http://www.springer.com/tdm","page":"1077-1095","source":"DOI.org (Crossref)","title":"An application of co-word analysis and bibliometric maps for detecting the most highlighting themes in the consumer behaviour research from a longitudinal perspective","volume":"46","author":[{"family":"Muñoz-Leiva","given":"Francisco"},{"family":"Viedma-del-Jesús","given":"María Isabel"},{"family":"Sánchez-Fernández","given":"Juan"},{"family":"López-Herrera","given":"Antonio Gabriel"}],"issued":{"date-parts":[["2012",6]]}}}],"schema":"https://github.com/citation-style-language/schema/raw/master/csl-citation.json"} </w:instrText>
      </w:r>
      <w:r w:rsidR="00CD2E1D" w:rsidRPr="00922119">
        <w:rPr>
          <w:rFonts w:ascii="Times New Roman" w:hAnsi="Times New Roman"/>
        </w:rPr>
        <w:fldChar w:fldCharType="separate"/>
      </w:r>
      <w:r w:rsidR="00CD2E1D" w:rsidRPr="00922119">
        <w:rPr>
          <w:rFonts w:ascii="Times New Roman" w:hAnsi="Times New Roman"/>
        </w:rPr>
        <w:t>[52]</w:t>
      </w:r>
      <w:r w:rsidR="00CD2E1D" w:rsidRPr="00922119">
        <w:rPr>
          <w:rFonts w:ascii="Times New Roman" w:hAnsi="Times New Roman"/>
        </w:rPr>
        <w:fldChar w:fldCharType="end"/>
      </w:r>
      <w:r w:rsidRPr="00922119">
        <w:rPr>
          <w:rFonts w:ascii="Times New Roman" w:hAnsi="Times New Roman"/>
        </w:rPr>
        <w:t>. Based on the research results shown in Figure 2</w:t>
      </w:r>
      <w:r w:rsidR="00CD2E1D" w:rsidRPr="00922119">
        <w:rPr>
          <w:rFonts w:ascii="Times New Roman" w:hAnsi="Times New Roman"/>
        </w:rPr>
        <w:t>2</w:t>
      </w:r>
      <w:r w:rsidRPr="00922119">
        <w:rPr>
          <w:rFonts w:ascii="Times New Roman" w:hAnsi="Times New Roman"/>
        </w:rPr>
        <w:t>, it can be interpreted that the most frequently used keywords in a publication represent the density map visualization of co-word development research on digital learning media.</w:t>
      </w:r>
      <w:bookmarkEnd w:id="56"/>
    </w:p>
    <w:p w14:paraId="19424569" w14:textId="77777777" w:rsidR="00CD2E1D" w:rsidRPr="00922119" w:rsidRDefault="00CD2E1D" w:rsidP="00701588">
      <w:pPr>
        <w:ind w:left="360" w:firstLine="270"/>
        <w:jc w:val="both"/>
        <w:rPr>
          <w:rFonts w:ascii="Times New Roman" w:hAnsi="Times New Roman"/>
        </w:rPr>
      </w:pPr>
    </w:p>
    <w:p w14:paraId="7F0B3783" w14:textId="77777777" w:rsidR="00CD2E1D" w:rsidRPr="00922119" w:rsidRDefault="00953098" w:rsidP="00CD2E1D">
      <w:pPr>
        <w:ind w:left="360" w:firstLine="270"/>
        <w:jc w:val="center"/>
        <w:rPr>
          <w:rFonts w:ascii="Times New Roman" w:hAnsi="Times New Roman"/>
        </w:rPr>
      </w:pPr>
      <w:bookmarkStart w:id="57" w:name="_Hlk169616396"/>
      <w:r w:rsidRPr="00922119">
        <w:rPr>
          <w:rFonts w:ascii="Times New Roman" w:hAnsi="Times New Roman"/>
        </w:rPr>
        <w:pict w14:anchorId="5C7E9446">
          <v:shape id="_x0000_i1047" type="#_x0000_t75" style="width:340.3pt;height:153.45pt" o:allowincell="f">
            <v:imagedata r:id="rId30" o:title=""/>
          </v:shape>
        </w:pict>
      </w:r>
      <w:bookmarkEnd w:id="57"/>
    </w:p>
    <w:p w14:paraId="6C5DA6FB" w14:textId="77777777" w:rsidR="00CD2E1D" w:rsidRPr="00922119" w:rsidRDefault="00CD2E1D" w:rsidP="00CD2E1D">
      <w:pPr>
        <w:ind w:left="360" w:firstLine="270"/>
        <w:jc w:val="center"/>
        <w:rPr>
          <w:rFonts w:ascii="Times New Roman" w:hAnsi="Times New Roman"/>
        </w:rPr>
      </w:pPr>
      <w:bookmarkStart w:id="58" w:name="_Hlk169616407"/>
      <w:r w:rsidRPr="00922119">
        <w:rPr>
          <w:rFonts w:ascii="Times New Roman" w:hAnsi="Times New Roman"/>
          <w:b/>
        </w:rPr>
        <w:t xml:space="preserve">Figure 22. </w:t>
      </w:r>
      <w:r w:rsidRPr="00922119">
        <w:rPr>
          <w:rFonts w:ascii="Times New Roman" w:hAnsi="Times New Roman"/>
        </w:rPr>
        <w:t>Co-word map network visualization</w:t>
      </w:r>
    </w:p>
    <w:bookmarkEnd w:id="58"/>
    <w:p w14:paraId="69F7A4EA" w14:textId="77777777" w:rsidR="00CD2E1D" w:rsidRPr="00922119" w:rsidRDefault="00CD2E1D" w:rsidP="00701588">
      <w:pPr>
        <w:ind w:left="360" w:firstLine="270"/>
        <w:jc w:val="both"/>
        <w:rPr>
          <w:rFonts w:ascii="Times New Roman" w:hAnsi="Times New Roman"/>
        </w:rPr>
      </w:pPr>
    </w:p>
    <w:p w14:paraId="27C35D83" w14:textId="77777777" w:rsidR="005F6DB3" w:rsidRPr="00922119" w:rsidRDefault="005F6DB3" w:rsidP="00701588">
      <w:pPr>
        <w:ind w:left="360" w:firstLine="270"/>
        <w:jc w:val="both"/>
        <w:rPr>
          <w:rFonts w:ascii="Times New Roman" w:hAnsi="Times New Roman"/>
        </w:rPr>
      </w:pPr>
    </w:p>
    <w:p w14:paraId="53A9CA27" w14:textId="079EE0BB" w:rsidR="00CD2E1D" w:rsidRPr="00922119" w:rsidRDefault="00000000" w:rsidP="00CD2E1D">
      <w:pPr>
        <w:ind w:left="360" w:firstLine="270"/>
        <w:jc w:val="both"/>
        <w:rPr>
          <w:rFonts w:ascii="Times New Roman" w:hAnsi="Times New Roman"/>
        </w:rPr>
      </w:pPr>
      <w:bookmarkStart w:id="59" w:name="_Hlk169616424"/>
      <w:r w:rsidRPr="00922119">
        <w:rPr>
          <w:rFonts w:ascii="Times New Roman" w:hAnsi="Times New Roman"/>
        </w:rPr>
        <w:t xml:space="preserve">Figure 23 illustrates the density map which is the result of analysis using all natural language processing articles from 2019 to 2023. </w:t>
      </w:r>
      <w:r w:rsidR="00CD2E1D" w:rsidRPr="00922119">
        <w:rPr>
          <w:rFonts w:ascii="Times New Roman" w:hAnsi="Times New Roman"/>
        </w:rPr>
        <w:t xml:space="preserve">Density maps are effective visualization tools that represent the distribution of scalar fields in a given space. The color intensity and diameter of the circles in a density map typically indicate the density of a particular feature or keyword, with brighter and larger circles representing higher frequency or density, while faded colors that blend into the background signify lower occurrence. Various research papers provide insights into the creation and utilization of density maps in different contexts. For example, </w:t>
      </w:r>
      <w:proofErr w:type="spellStart"/>
      <w:r w:rsidR="00CD2E1D" w:rsidRPr="00922119">
        <w:rPr>
          <w:rFonts w:ascii="Times New Roman" w:hAnsi="Times New Roman"/>
        </w:rPr>
        <w:t>DensityMap</w:t>
      </w:r>
      <w:proofErr w:type="spellEnd"/>
      <w:r w:rsidR="00CD2E1D" w:rsidRPr="00922119">
        <w:rPr>
          <w:rFonts w:ascii="Times New Roman" w:hAnsi="Times New Roman"/>
        </w:rPr>
        <w:t xml:space="preserve"> is a tool designed to display the density of genomic features along chromosomes, offering customizable color scales for optimal data representation</w:t>
      </w:r>
      <w:r w:rsidR="00A95CC8" w:rsidRPr="00922119">
        <w:rPr>
          <w:rFonts w:ascii="Times New Roman" w:hAnsi="Times New Roman"/>
        </w:rPr>
        <w:fldChar w:fldCharType="begin"/>
      </w:r>
      <w:r w:rsidR="00A95CC8" w:rsidRPr="00922119">
        <w:rPr>
          <w:rFonts w:ascii="Times New Roman" w:hAnsi="Times New Roman"/>
        </w:rPr>
        <w:instrText xml:space="preserve"> ADDIN ZOTERO_ITEM CSL_CITATION {"citationID":"ifBVwmIY","properties":{"formattedCitation":"[53]","plainCitation":"[53]","noteIndex":0},"citationItems":[{"id":1868,"uris":["http://zotero.org/users/local/g36qV1kJ/items/J6CQRYIH"],"itemData":{"id":1868,"type":"article-journal","container-title":"IEEE Transactions on Visualization and Computer Graphics","DOI":"10.1109/TVCG.2020.3030469","ISSN":"1077-2626, 1941-0506, 2160-9306","issue":"2","journalAbbreviation":"IEEE Trans. Visual. Comput. Graphics","license":"https://ieeexplore.ieee.org/Xplorehelp/downloads/license-information/IEEE.html","page":"828-838","source":"DOI.org (Crossref)","title":"Topology Density Map for Urban Data Visualization and Analysis","volume":"27","author":[{"family":"Feng","given":"Zezheng"},{"family":"Li","given":"Haotian"},{"family":"Zeng","given":"Wei"},{"family":"Yang","given":"Shuang-Hua"},{"family":"Qu","given":"Huamin"}],"issued":{"date-parts":[["2021",2]]}}}],"schema":"https://github.com/citation-style-language/schema/raw/master/csl-citation.json"} </w:instrText>
      </w:r>
      <w:r w:rsidR="00A95CC8" w:rsidRPr="00922119">
        <w:rPr>
          <w:rFonts w:ascii="Times New Roman" w:hAnsi="Times New Roman"/>
        </w:rPr>
        <w:fldChar w:fldCharType="separate"/>
      </w:r>
      <w:r w:rsidR="00A95CC8" w:rsidRPr="00922119">
        <w:rPr>
          <w:rFonts w:ascii="Times New Roman" w:hAnsi="Times New Roman"/>
        </w:rPr>
        <w:t>[53]</w:t>
      </w:r>
      <w:r w:rsidR="00A95CC8" w:rsidRPr="00922119">
        <w:rPr>
          <w:rFonts w:ascii="Times New Roman" w:hAnsi="Times New Roman"/>
        </w:rPr>
        <w:fldChar w:fldCharType="end"/>
      </w:r>
    </w:p>
    <w:bookmarkEnd w:id="59"/>
    <w:p w14:paraId="603A0394" w14:textId="45A8A093" w:rsidR="005F6DB3" w:rsidRPr="00922119" w:rsidRDefault="005F6DB3" w:rsidP="00CD2E1D">
      <w:pPr>
        <w:rPr>
          <w:rFonts w:ascii="Times New Roman" w:hAnsi="Times New Roman"/>
        </w:rPr>
      </w:pPr>
    </w:p>
    <w:p w14:paraId="0C22BA13" w14:textId="77777777" w:rsidR="008B615C" w:rsidRPr="00922119" w:rsidRDefault="00953098" w:rsidP="00701588">
      <w:pPr>
        <w:ind w:left="360" w:firstLine="270"/>
        <w:jc w:val="center"/>
        <w:rPr>
          <w:rFonts w:ascii="Times New Roman" w:hAnsi="Times New Roman"/>
        </w:rPr>
      </w:pPr>
      <w:bookmarkStart w:id="60" w:name="_Hlk169616529"/>
      <w:r w:rsidRPr="00922119">
        <w:rPr>
          <w:rFonts w:ascii="Times New Roman" w:hAnsi="Times New Roman"/>
        </w:rPr>
        <w:pict w14:anchorId="66183652">
          <v:shape id="_x0000_i1048" type="#_x0000_t75" style="width:415.7pt;height:263.15pt" o:allowincell="f">
            <v:imagedata r:id="rId31" o:title=""/>
          </v:shape>
        </w:pict>
      </w:r>
      <w:bookmarkEnd w:id="60"/>
    </w:p>
    <w:p w14:paraId="2CA82640" w14:textId="7D06E240" w:rsidR="005F6DB3" w:rsidRPr="00922119" w:rsidRDefault="00900B91" w:rsidP="00701588">
      <w:pPr>
        <w:ind w:left="360" w:firstLine="270"/>
        <w:jc w:val="center"/>
        <w:rPr>
          <w:rFonts w:ascii="Times New Roman" w:hAnsi="Times New Roman"/>
          <w:color w:val="000000"/>
        </w:rPr>
      </w:pPr>
      <w:bookmarkStart w:id="61" w:name="_Hlk169616640"/>
      <w:r w:rsidRPr="00922119">
        <w:rPr>
          <w:rFonts w:ascii="Times New Roman" w:hAnsi="Times New Roman"/>
          <w:b/>
          <w:color w:val="000000"/>
        </w:rPr>
        <w:t>Figure 23</w:t>
      </w:r>
      <w:r w:rsidRPr="00922119">
        <w:rPr>
          <w:rFonts w:ascii="Times New Roman" w:hAnsi="Times New Roman"/>
          <w:color w:val="000000"/>
        </w:rPr>
        <w:t>. Co-Word Map Density Visualization</w:t>
      </w:r>
    </w:p>
    <w:bookmarkEnd w:id="61"/>
    <w:p w14:paraId="594F87BD" w14:textId="77777777" w:rsidR="00A95CC8" w:rsidRPr="00922119" w:rsidRDefault="00A95CC8" w:rsidP="00A95CC8">
      <w:pPr>
        <w:rPr>
          <w:rFonts w:ascii="Times New Roman" w:hAnsi="Times New Roman"/>
          <w:b/>
          <w:bCs/>
        </w:rPr>
      </w:pPr>
    </w:p>
    <w:p w14:paraId="23BB5A38" w14:textId="77777777" w:rsidR="00652A43" w:rsidRPr="00922119" w:rsidRDefault="00A95CC8" w:rsidP="00652A43">
      <w:pPr>
        <w:numPr>
          <w:ilvl w:val="0"/>
          <w:numId w:val="2"/>
        </w:numPr>
        <w:rPr>
          <w:rFonts w:ascii="Times New Roman" w:hAnsi="Times New Roman"/>
          <w:b/>
          <w:bCs/>
        </w:rPr>
      </w:pPr>
      <w:r w:rsidRPr="00922119">
        <w:rPr>
          <w:rFonts w:ascii="Times New Roman" w:hAnsi="Times New Roman"/>
          <w:b/>
          <w:bCs/>
        </w:rPr>
        <w:t>Conclusion</w:t>
      </w:r>
    </w:p>
    <w:p w14:paraId="49C74102" w14:textId="77777777" w:rsidR="00652A43" w:rsidRPr="00922119" w:rsidRDefault="0045035E" w:rsidP="00652A43">
      <w:pPr>
        <w:ind w:left="360" w:firstLine="360"/>
        <w:rPr>
          <w:rFonts w:ascii="Times New Roman" w:hAnsi="Times New Roman"/>
          <w:b/>
          <w:bCs/>
        </w:rPr>
      </w:pPr>
      <w:bookmarkStart w:id="62" w:name="_Hlk169616703"/>
      <w:r w:rsidRPr="00922119">
        <w:rPr>
          <w:rFonts w:ascii="Times New Roman" w:hAnsi="Times New Roman"/>
        </w:rPr>
        <w:lastRenderedPageBreak/>
        <w:t xml:space="preserve">Based on the results and discussions above, it can be concluded that </w:t>
      </w:r>
      <w:proofErr w:type="spellStart"/>
      <w:r w:rsidRPr="00922119">
        <w:rPr>
          <w:rFonts w:ascii="Times New Roman" w:hAnsi="Times New Roman"/>
        </w:rPr>
        <w:t>VOSviewer</w:t>
      </w:r>
      <w:proofErr w:type="spellEnd"/>
      <w:r w:rsidRPr="00922119">
        <w:rPr>
          <w:rFonts w:ascii="Times New Roman" w:hAnsi="Times New Roman"/>
        </w:rPr>
        <w:t xml:space="preserve"> can be used as a mapping tool for bibliometric data analysis. In this study, the data used for analysis with </w:t>
      </w:r>
      <w:proofErr w:type="spellStart"/>
      <w:r w:rsidRPr="00922119">
        <w:rPr>
          <w:rFonts w:ascii="Times New Roman" w:hAnsi="Times New Roman"/>
        </w:rPr>
        <w:t>VOSviewer</w:t>
      </w:r>
      <w:proofErr w:type="spellEnd"/>
      <w:r w:rsidRPr="00922119">
        <w:rPr>
          <w:rFonts w:ascii="Times New Roman" w:hAnsi="Times New Roman"/>
        </w:rPr>
        <w:t xml:space="preserve"> is research on Soft Computing in Natural Language Processing taken from the </w:t>
      </w:r>
      <w:proofErr w:type="spellStart"/>
      <w:r w:rsidRPr="00922119">
        <w:rPr>
          <w:rFonts w:ascii="Times New Roman" w:hAnsi="Times New Roman"/>
        </w:rPr>
        <w:t>Crossref</w:t>
      </w:r>
      <w:proofErr w:type="spellEnd"/>
      <w:r w:rsidRPr="00922119">
        <w:rPr>
          <w:rFonts w:ascii="Times New Roman" w:hAnsi="Times New Roman"/>
        </w:rPr>
        <w:t xml:space="preserve"> database. The number of publications obtained and related to this theme reached 1000 documents spanning from 2019 to 2023. The change in the number of publications during this period fluctuated but tended to increase rapidly from 2019 to 2021. Through network visualization, it can be seen that the map of the development of research on Natural Language Processing is divided into 5 clusters. Cluster One consists of 8 topics, Cluster Two consists of 6 topics, Cluster Three consists of 4 topics, Cluster Four consists of 3 topics, and Cluster Five consists of 3 topics.</w:t>
      </w:r>
    </w:p>
    <w:p w14:paraId="6ACB5A09" w14:textId="77777777" w:rsidR="00652A43" w:rsidRPr="00922119" w:rsidRDefault="00652A43" w:rsidP="00652A43">
      <w:pPr>
        <w:ind w:left="360" w:firstLine="360"/>
        <w:rPr>
          <w:rFonts w:ascii="Times New Roman" w:hAnsi="Times New Roman"/>
          <w:b/>
          <w:bCs/>
        </w:rPr>
      </w:pPr>
    </w:p>
    <w:p w14:paraId="23BD573F" w14:textId="7C15C8F5" w:rsidR="0045035E" w:rsidRPr="00922119" w:rsidRDefault="0045035E" w:rsidP="00652A43">
      <w:pPr>
        <w:ind w:left="360" w:firstLine="360"/>
        <w:rPr>
          <w:rFonts w:ascii="Times New Roman" w:hAnsi="Times New Roman"/>
          <w:b/>
          <w:bCs/>
        </w:rPr>
      </w:pPr>
      <w:r w:rsidRPr="00922119">
        <w:rPr>
          <w:rFonts w:ascii="Times New Roman" w:hAnsi="Times New Roman"/>
        </w:rPr>
        <w:t xml:space="preserve">Among these clusters, Cluster One, with 8 topics, is the largest and most significant cluster in terms of research activity. This cluster is titled </w:t>
      </w:r>
      <w:r w:rsidRPr="00922119">
        <w:rPr>
          <w:rFonts w:ascii="Times New Roman" w:hAnsi="Times New Roman"/>
          <w:b/>
          <w:bCs/>
        </w:rPr>
        <w:t>"Deep Learning Approach for Sentiment Analysis in Natural Language Text Reviews"</w:t>
      </w:r>
      <w:r w:rsidRPr="00922119">
        <w:rPr>
          <w:rFonts w:ascii="Times New Roman" w:hAnsi="Times New Roman"/>
        </w:rPr>
        <w:t xml:space="preserve"> and includes topics such as deep learning, sentiment analysis, text classification, machine learning, neural networks, natural language understanding, sentiment detection, and review analysis. The prominence of this cluster indicates a high level of interest and ongoing research efforts in these areas. Given the rapid advancements and the critical importance of these topics in the field of Natural Language Processing, it is evident that this cluster holds significant potential for future research. Continued exploration and innovation within this cluster are likely to yield valuable insights and advancements, making it a highly promising area for ongoing and future studies.</w:t>
      </w:r>
    </w:p>
    <w:p w14:paraId="02BD46C6" w14:textId="77777777" w:rsidR="0045035E" w:rsidRPr="00922119" w:rsidRDefault="0045035E" w:rsidP="0045035E">
      <w:pPr>
        <w:jc w:val="both"/>
        <w:rPr>
          <w:rFonts w:ascii="Times New Roman" w:hAnsi="Times New Roman"/>
        </w:rPr>
      </w:pPr>
    </w:p>
    <w:bookmarkEnd w:id="62"/>
    <w:p w14:paraId="5F721123" w14:textId="77777777" w:rsidR="0045035E" w:rsidRPr="00922119" w:rsidRDefault="0045035E" w:rsidP="0045035E">
      <w:pPr>
        <w:jc w:val="both"/>
        <w:rPr>
          <w:rFonts w:ascii="Times New Roman" w:hAnsi="Times New Roman"/>
        </w:rPr>
      </w:pPr>
    </w:p>
    <w:p w14:paraId="09C617DF" w14:textId="3250C3BE" w:rsidR="00701588" w:rsidRPr="00922119" w:rsidRDefault="00701588" w:rsidP="0045035E">
      <w:pPr>
        <w:jc w:val="both"/>
        <w:rPr>
          <w:rFonts w:ascii="Times New Roman" w:hAnsi="Times New Roman"/>
          <w:b/>
          <w:bCs/>
        </w:rPr>
      </w:pPr>
      <w:r w:rsidRPr="00922119">
        <w:rPr>
          <w:rFonts w:ascii="Times New Roman" w:hAnsi="Times New Roman"/>
          <w:b/>
          <w:bCs/>
        </w:rPr>
        <w:t>References</w:t>
      </w:r>
    </w:p>
    <w:p w14:paraId="00251E86" w14:textId="77777777" w:rsidR="00FE0193" w:rsidRPr="00922119" w:rsidRDefault="00FE0193" w:rsidP="00FE0193">
      <w:pPr>
        <w:jc w:val="both"/>
        <w:rPr>
          <w:rFonts w:ascii="Times New Roman" w:hAnsi="Times New Roman"/>
          <w:b/>
          <w:bCs/>
        </w:rPr>
      </w:pPr>
    </w:p>
    <w:p w14:paraId="1E000AA9" w14:textId="77777777" w:rsidR="00A95CC8" w:rsidRPr="00922119" w:rsidRDefault="00FE0193" w:rsidP="00A95CC8">
      <w:pPr>
        <w:pStyle w:val="Bibliografi"/>
        <w:rPr>
          <w:rFonts w:ascii="Times New Roman" w:hAnsi="Times New Roman"/>
        </w:rPr>
      </w:pPr>
      <w:r w:rsidRPr="00922119">
        <w:rPr>
          <w:rFonts w:ascii="Times New Roman" w:hAnsi="Times New Roman"/>
          <w:b/>
          <w:bCs/>
        </w:rPr>
        <w:fldChar w:fldCharType="begin"/>
      </w:r>
      <w:r w:rsidRPr="00922119">
        <w:rPr>
          <w:rFonts w:ascii="Times New Roman" w:hAnsi="Times New Roman"/>
          <w:b/>
          <w:bCs/>
        </w:rPr>
        <w:instrText xml:space="preserve"> ADDIN ZOTERO_BIBL {"uncited":[],"omitted":[],"custom":[]} CSL_BIBLIOGRAPHY </w:instrText>
      </w:r>
      <w:r w:rsidRPr="00922119">
        <w:rPr>
          <w:rFonts w:ascii="Times New Roman" w:hAnsi="Times New Roman"/>
          <w:b/>
          <w:bCs/>
        </w:rPr>
        <w:fldChar w:fldCharType="separate"/>
      </w:r>
      <w:r w:rsidR="00A95CC8" w:rsidRPr="00922119">
        <w:rPr>
          <w:rFonts w:ascii="Times New Roman" w:hAnsi="Times New Roman"/>
        </w:rPr>
        <w:t>[1]</w:t>
      </w:r>
      <w:r w:rsidR="00A95CC8" w:rsidRPr="00922119">
        <w:rPr>
          <w:rFonts w:ascii="Times New Roman" w:hAnsi="Times New Roman"/>
        </w:rPr>
        <w:tab/>
        <w:t xml:space="preserve">H. Baier-Fuentes, J. M. Merigó, J. E. Amorós, and M. Gaviria-Marín, “International entrepreneurship: a bibliometric overview,” </w:t>
      </w:r>
      <w:r w:rsidR="00A95CC8" w:rsidRPr="00922119">
        <w:rPr>
          <w:rFonts w:ascii="Times New Roman" w:hAnsi="Times New Roman"/>
          <w:i/>
          <w:iCs/>
        </w:rPr>
        <w:t>Int Entrep Manag J</w:t>
      </w:r>
      <w:r w:rsidR="00A95CC8" w:rsidRPr="00922119">
        <w:rPr>
          <w:rFonts w:ascii="Times New Roman" w:hAnsi="Times New Roman"/>
        </w:rPr>
        <w:t>, vol. 15, no. 2, pp. 385–429, Jun. 2019, doi: 10.1007/s11365-017-0487-y.</w:t>
      </w:r>
    </w:p>
    <w:p w14:paraId="02A5BED4" w14:textId="77777777" w:rsidR="00A95CC8" w:rsidRPr="00922119" w:rsidRDefault="00A95CC8" w:rsidP="00A95CC8">
      <w:pPr>
        <w:pStyle w:val="Bibliografi"/>
        <w:rPr>
          <w:rFonts w:ascii="Times New Roman" w:hAnsi="Times New Roman"/>
        </w:rPr>
      </w:pPr>
      <w:r w:rsidRPr="00922119">
        <w:rPr>
          <w:rFonts w:ascii="Times New Roman" w:hAnsi="Times New Roman"/>
        </w:rPr>
        <w:t>[2]</w:t>
      </w:r>
      <w:r w:rsidRPr="00922119">
        <w:rPr>
          <w:rFonts w:ascii="Times New Roman" w:hAnsi="Times New Roman"/>
        </w:rPr>
        <w:tab/>
        <w:t xml:space="preserve">T.-C. Liu and Y.-C. Chang, “A bibliometric analysis of teledentistry published in the category of dentistry, oral surgery and medicine,” </w:t>
      </w:r>
      <w:r w:rsidRPr="00922119">
        <w:rPr>
          <w:rFonts w:ascii="Times New Roman" w:hAnsi="Times New Roman"/>
          <w:i/>
          <w:iCs/>
        </w:rPr>
        <w:t>Journal of Dental Sciences</w:t>
      </w:r>
      <w:r w:rsidRPr="00922119">
        <w:rPr>
          <w:rFonts w:ascii="Times New Roman" w:hAnsi="Times New Roman"/>
        </w:rPr>
        <w:t>, p. S1991790224001624, May 2024, doi: 10.1016/j.jds.2024.05.016.</w:t>
      </w:r>
    </w:p>
    <w:p w14:paraId="2B967ECB" w14:textId="77777777" w:rsidR="00A95CC8" w:rsidRPr="00922119" w:rsidRDefault="00A95CC8" w:rsidP="00A95CC8">
      <w:pPr>
        <w:pStyle w:val="Bibliografi"/>
        <w:rPr>
          <w:rFonts w:ascii="Times New Roman" w:hAnsi="Times New Roman"/>
        </w:rPr>
      </w:pPr>
      <w:r w:rsidRPr="00922119">
        <w:rPr>
          <w:rFonts w:ascii="Times New Roman" w:hAnsi="Times New Roman"/>
        </w:rPr>
        <w:t>[3]</w:t>
      </w:r>
      <w:r w:rsidRPr="00922119">
        <w:rPr>
          <w:rFonts w:ascii="Times New Roman" w:hAnsi="Times New Roman"/>
        </w:rPr>
        <w:tab/>
        <w:t xml:space="preserve">D. Triwahyuningtyas, C. Sundaygara, I. Widiaty, A. B. D. Nandiyanto, S. D. Aji, and M. N. Hudha, “Bibliometric analysis of the term ‘STEM module,’” </w:t>
      </w:r>
      <w:r w:rsidRPr="00922119">
        <w:rPr>
          <w:rFonts w:ascii="Times New Roman" w:hAnsi="Times New Roman"/>
          <w:i/>
          <w:iCs/>
        </w:rPr>
        <w:t>IOP Conf. Ser.: Mater. Sci. Eng.</w:t>
      </w:r>
      <w:r w:rsidRPr="00922119">
        <w:rPr>
          <w:rFonts w:ascii="Times New Roman" w:hAnsi="Times New Roman"/>
        </w:rPr>
        <w:t>, vol. 1098, no. 3, p. 032031, Mar. 2021, doi: 10.1088/1757-899X/1098/3/032031.</w:t>
      </w:r>
    </w:p>
    <w:p w14:paraId="478AF8EE" w14:textId="77777777" w:rsidR="00A95CC8" w:rsidRPr="00922119" w:rsidRDefault="00A95CC8" w:rsidP="00A95CC8">
      <w:pPr>
        <w:pStyle w:val="Bibliografi"/>
        <w:rPr>
          <w:rFonts w:ascii="Times New Roman" w:hAnsi="Times New Roman"/>
        </w:rPr>
      </w:pPr>
      <w:r w:rsidRPr="00922119">
        <w:rPr>
          <w:rFonts w:ascii="Times New Roman" w:hAnsi="Times New Roman"/>
        </w:rPr>
        <w:t>[4]</w:t>
      </w:r>
      <w:r w:rsidRPr="00922119">
        <w:rPr>
          <w:rFonts w:ascii="Times New Roman" w:hAnsi="Times New Roman"/>
        </w:rPr>
        <w:tab/>
        <w:t xml:space="preserve">S. Abdul, Z. Gul, and M. Xu, “Tracing the contribution of cattle farms to methane emissions through bibliometric analyses,” </w:t>
      </w:r>
      <w:r w:rsidRPr="00922119">
        <w:rPr>
          <w:rFonts w:ascii="Times New Roman" w:hAnsi="Times New Roman"/>
          <w:i/>
          <w:iCs/>
        </w:rPr>
        <w:t>Journal of Integrative Agriculture</w:t>
      </w:r>
      <w:r w:rsidRPr="00922119">
        <w:rPr>
          <w:rFonts w:ascii="Times New Roman" w:hAnsi="Times New Roman"/>
        </w:rPr>
        <w:t>, p. S2095311924001941, May 2024, doi: 10.1016/j.jia.2024.05.003.</w:t>
      </w:r>
    </w:p>
    <w:p w14:paraId="397CA25F" w14:textId="77777777" w:rsidR="00A95CC8" w:rsidRPr="00922119" w:rsidRDefault="00A95CC8" w:rsidP="00A95CC8">
      <w:pPr>
        <w:pStyle w:val="Bibliografi"/>
        <w:rPr>
          <w:rFonts w:ascii="Times New Roman" w:hAnsi="Times New Roman"/>
        </w:rPr>
      </w:pPr>
      <w:r w:rsidRPr="00922119">
        <w:rPr>
          <w:rFonts w:ascii="Times New Roman" w:hAnsi="Times New Roman"/>
        </w:rPr>
        <w:t>[5]</w:t>
      </w:r>
      <w:r w:rsidRPr="00922119">
        <w:rPr>
          <w:rFonts w:ascii="Times New Roman" w:hAnsi="Times New Roman"/>
        </w:rPr>
        <w:tab/>
        <w:t xml:space="preserve">N. J. Van Eck and L. Waltman, “Citation-based clustering of publications using CitNetExplorer and VOSviewer,” </w:t>
      </w:r>
      <w:r w:rsidRPr="00922119">
        <w:rPr>
          <w:rFonts w:ascii="Times New Roman" w:hAnsi="Times New Roman"/>
          <w:i/>
          <w:iCs/>
        </w:rPr>
        <w:t>Scientometrics</w:t>
      </w:r>
      <w:r w:rsidRPr="00922119">
        <w:rPr>
          <w:rFonts w:ascii="Times New Roman" w:hAnsi="Times New Roman"/>
        </w:rPr>
        <w:t>, vol. 111, no. 2, pp. 1053–1070, May 2017, doi: 10.1007/s11192-017-2300-7.</w:t>
      </w:r>
    </w:p>
    <w:p w14:paraId="7D6DDD2A" w14:textId="77777777" w:rsidR="00A95CC8" w:rsidRPr="00922119" w:rsidRDefault="00A95CC8" w:rsidP="00A95CC8">
      <w:pPr>
        <w:pStyle w:val="Bibliografi"/>
        <w:rPr>
          <w:rFonts w:ascii="Times New Roman" w:hAnsi="Times New Roman"/>
        </w:rPr>
      </w:pPr>
      <w:r w:rsidRPr="00922119">
        <w:rPr>
          <w:rFonts w:ascii="Times New Roman" w:hAnsi="Times New Roman"/>
        </w:rPr>
        <w:t>[6]</w:t>
      </w:r>
      <w:r w:rsidRPr="00922119">
        <w:rPr>
          <w:rFonts w:ascii="Times New Roman" w:hAnsi="Times New Roman"/>
        </w:rPr>
        <w:tab/>
        <w:t xml:space="preserve">W. Sun </w:t>
      </w:r>
      <w:r w:rsidRPr="00922119">
        <w:rPr>
          <w:rFonts w:ascii="Times New Roman" w:hAnsi="Times New Roman"/>
          <w:i/>
          <w:iCs/>
        </w:rPr>
        <w:t>et al.</w:t>
      </w:r>
      <w:r w:rsidRPr="00922119">
        <w:rPr>
          <w:rFonts w:ascii="Times New Roman" w:hAnsi="Times New Roman"/>
        </w:rPr>
        <w:t xml:space="preserve">, “Dysphagia in Parkinson’s disease: A bibliometric and visualization analysis from 2002 to 2022,” </w:t>
      </w:r>
      <w:r w:rsidRPr="00922119">
        <w:rPr>
          <w:rFonts w:ascii="Times New Roman" w:hAnsi="Times New Roman"/>
          <w:i/>
          <w:iCs/>
        </w:rPr>
        <w:t>Heliyon</w:t>
      </w:r>
      <w:r w:rsidRPr="00922119">
        <w:rPr>
          <w:rFonts w:ascii="Times New Roman" w:hAnsi="Times New Roman"/>
        </w:rPr>
        <w:t xml:space="preserve">, vol. 10, no. 9, p. e30191, May 2024, doi: </w:t>
      </w:r>
      <w:proofErr w:type="gramStart"/>
      <w:r w:rsidRPr="00922119">
        <w:rPr>
          <w:rFonts w:ascii="Times New Roman" w:hAnsi="Times New Roman"/>
        </w:rPr>
        <w:t>10.1016/j.heliyon.2024.e</w:t>
      </w:r>
      <w:proofErr w:type="gramEnd"/>
      <w:r w:rsidRPr="00922119">
        <w:rPr>
          <w:rFonts w:ascii="Times New Roman" w:hAnsi="Times New Roman"/>
        </w:rPr>
        <w:t>30191.</w:t>
      </w:r>
    </w:p>
    <w:p w14:paraId="7ACA9F79" w14:textId="77777777" w:rsidR="00A95CC8" w:rsidRPr="00922119" w:rsidRDefault="00A95CC8" w:rsidP="00A95CC8">
      <w:pPr>
        <w:pStyle w:val="Bibliografi"/>
        <w:rPr>
          <w:rFonts w:ascii="Times New Roman" w:hAnsi="Times New Roman"/>
        </w:rPr>
      </w:pPr>
      <w:r w:rsidRPr="00922119">
        <w:rPr>
          <w:rFonts w:ascii="Times New Roman" w:hAnsi="Times New Roman"/>
        </w:rPr>
        <w:t>[7]</w:t>
      </w:r>
      <w:r w:rsidRPr="00922119">
        <w:rPr>
          <w:rFonts w:ascii="Times New Roman" w:hAnsi="Times New Roman"/>
        </w:rPr>
        <w:tab/>
        <w:t xml:space="preserve">N. J. Van Eck and L. Waltman, “Software survey: VOSviewer, a computer program for bibliometric mapping,” </w:t>
      </w:r>
      <w:r w:rsidRPr="00922119">
        <w:rPr>
          <w:rFonts w:ascii="Times New Roman" w:hAnsi="Times New Roman"/>
          <w:i/>
          <w:iCs/>
        </w:rPr>
        <w:t>Scientometrics</w:t>
      </w:r>
      <w:r w:rsidRPr="00922119">
        <w:rPr>
          <w:rFonts w:ascii="Times New Roman" w:hAnsi="Times New Roman"/>
        </w:rPr>
        <w:t>, vol. 84, no. 2, pp. 523–538, Aug. 2010, doi: 10.1007/s11192-009-0146-3.</w:t>
      </w:r>
    </w:p>
    <w:p w14:paraId="4A54D1AD" w14:textId="77777777" w:rsidR="00A95CC8" w:rsidRPr="00922119" w:rsidRDefault="00A95CC8" w:rsidP="00A95CC8">
      <w:pPr>
        <w:pStyle w:val="Bibliografi"/>
        <w:rPr>
          <w:rFonts w:ascii="Times New Roman" w:hAnsi="Times New Roman"/>
        </w:rPr>
      </w:pPr>
      <w:r w:rsidRPr="00922119">
        <w:rPr>
          <w:rFonts w:ascii="Times New Roman" w:hAnsi="Times New Roman"/>
        </w:rPr>
        <w:t>[8]</w:t>
      </w:r>
      <w:r w:rsidRPr="00922119">
        <w:rPr>
          <w:rFonts w:ascii="Times New Roman" w:hAnsi="Times New Roman"/>
        </w:rPr>
        <w:tab/>
        <w:t xml:space="preserve">X. Shen and L. Wang, “Topic Evolution and Emerging Topic Analysis Based on </w:t>
      </w:r>
      <w:proofErr w:type="gramStart"/>
      <w:r w:rsidRPr="00922119">
        <w:rPr>
          <w:rFonts w:ascii="Times New Roman" w:hAnsi="Times New Roman"/>
        </w:rPr>
        <w:t>Open Source</w:t>
      </w:r>
      <w:proofErr w:type="gramEnd"/>
      <w:r w:rsidRPr="00922119">
        <w:rPr>
          <w:rFonts w:ascii="Times New Roman" w:hAnsi="Times New Roman"/>
        </w:rPr>
        <w:t xml:space="preserve"> Software,” </w:t>
      </w:r>
      <w:r w:rsidRPr="00922119">
        <w:rPr>
          <w:rFonts w:ascii="Times New Roman" w:hAnsi="Times New Roman"/>
          <w:i/>
          <w:iCs/>
        </w:rPr>
        <w:t>Journal of Data and Information Science</w:t>
      </w:r>
      <w:r w:rsidRPr="00922119">
        <w:rPr>
          <w:rFonts w:ascii="Times New Roman" w:hAnsi="Times New Roman"/>
        </w:rPr>
        <w:t>, vol. 5, no. 4, pp. 126–136, Nov. 2020, doi: 10.2478/jdis-2020-0033.</w:t>
      </w:r>
    </w:p>
    <w:p w14:paraId="32FCC944" w14:textId="77777777" w:rsidR="00A95CC8" w:rsidRPr="00922119" w:rsidRDefault="00A95CC8" w:rsidP="00A95CC8">
      <w:pPr>
        <w:pStyle w:val="Bibliografi"/>
        <w:rPr>
          <w:rFonts w:ascii="Times New Roman" w:hAnsi="Times New Roman"/>
        </w:rPr>
      </w:pPr>
      <w:r w:rsidRPr="00922119">
        <w:rPr>
          <w:rFonts w:ascii="Times New Roman" w:hAnsi="Times New Roman"/>
        </w:rPr>
        <w:t>[9]</w:t>
      </w:r>
      <w:r w:rsidRPr="00922119">
        <w:rPr>
          <w:rFonts w:ascii="Times New Roman" w:hAnsi="Times New Roman"/>
        </w:rPr>
        <w:tab/>
        <w:t xml:space="preserve">A. B. Nassif, A. Elnagar, I. Shahin, and S. Henno, “Deep learning for Arabic subjective sentiment analysis: Challenges and research opportunities,” </w:t>
      </w:r>
      <w:r w:rsidRPr="00922119">
        <w:rPr>
          <w:rFonts w:ascii="Times New Roman" w:hAnsi="Times New Roman"/>
          <w:i/>
          <w:iCs/>
        </w:rPr>
        <w:t>Applied Soft Computing</w:t>
      </w:r>
      <w:r w:rsidRPr="00922119">
        <w:rPr>
          <w:rFonts w:ascii="Times New Roman" w:hAnsi="Times New Roman"/>
        </w:rPr>
        <w:t>, vol. 98, no. Query date: 2024-05-07 16:17:37, pp. 106836–106836, 2021, doi: 10.1016/j.asoc.2020.106836.</w:t>
      </w:r>
    </w:p>
    <w:p w14:paraId="26C2135E" w14:textId="77777777" w:rsidR="00A95CC8" w:rsidRPr="00922119" w:rsidRDefault="00A95CC8" w:rsidP="00A95CC8">
      <w:pPr>
        <w:pStyle w:val="Bibliografi"/>
        <w:rPr>
          <w:rFonts w:ascii="Times New Roman" w:hAnsi="Times New Roman"/>
        </w:rPr>
      </w:pPr>
      <w:r w:rsidRPr="00922119">
        <w:rPr>
          <w:rFonts w:ascii="Times New Roman" w:hAnsi="Times New Roman"/>
        </w:rPr>
        <w:t>[10]</w:t>
      </w:r>
      <w:r w:rsidRPr="00922119">
        <w:rPr>
          <w:rFonts w:ascii="Times New Roman" w:hAnsi="Times New Roman"/>
        </w:rPr>
        <w:tab/>
        <w:t xml:space="preserve">N. Zhang, Y. Tan, C. Yang, and Y. Li, “Deep learning feature exploration for Android malware detection,” </w:t>
      </w:r>
      <w:r w:rsidRPr="00922119">
        <w:rPr>
          <w:rFonts w:ascii="Times New Roman" w:hAnsi="Times New Roman"/>
          <w:i/>
          <w:iCs/>
        </w:rPr>
        <w:t>Applied Soft Computing</w:t>
      </w:r>
      <w:r w:rsidRPr="00922119">
        <w:rPr>
          <w:rFonts w:ascii="Times New Roman" w:hAnsi="Times New Roman"/>
        </w:rPr>
        <w:t>, vol. 102, no. Query date: 2024-05-07 16:17:37, pp. 107069–107069, 2021, doi: 10.1016/j.asoc.2020.107069.</w:t>
      </w:r>
    </w:p>
    <w:p w14:paraId="7E6DB292" w14:textId="77777777" w:rsidR="00A95CC8" w:rsidRPr="00922119" w:rsidRDefault="00A95CC8" w:rsidP="00A95CC8">
      <w:pPr>
        <w:pStyle w:val="Bibliografi"/>
        <w:rPr>
          <w:rFonts w:ascii="Times New Roman" w:hAnsi="Times New Roman"/>
        </w:rPr>
      </w:pPr>
      <w:r w:rsidRPr="00922119">
        <w:rPr>
          <w:rFonts w:ascii="Times New Roman" w:hAnsi="Times New Roman"/>
        </w:rPr>
        <w:t>[11]</w:t>
      </w:r>
      <w:r w:rsidRPr="00922119">
        <w:rPr>
          <w:rFonts w:ascii="Times New Roman" w:hAnsi="Times New Roman"/>
        </w:rPr>
        <w:tab/>
        <w:t xml:space="preserve">X. Gu, P. Angelov, and Z. Zhao, “A distance-type-insensitive clustering approach,” </w:t>
      </w:r>
      <w:r w:rsidRPr="00922119">
        <w:rPr>
          <w:rFonts w:ascii="Times New Roman" w:hAnsi="Times New Roman"/>
          <w:i/>
          <w:iCs/>
        </w:rPr>
        <w:t>Applied Soft Computing</w:t>
      </w:r>
      <w:r w:rsidRPr="00922119">
        <w:rPr>
          <w:rFonts w:ascii="Times New Roman" w:hAnsi="Times New Roman"/>
        </w:rPr>
        <w:t>, vol. 77, no. Query date: 2024-05-07 16:17:37, pp. 622–634, 2019, doi: 10.1016/j.asoc.2019.01.028.</w:t>
      </w:r>
    </w:p>
    <w:p w14:paraId="5168786F" w14:textId="77777777" w:rsidR="00A95CC8" w:rsidRPr="00922119" w:rsidRDefault="00A95CC8" w:rsidP="00A95CC8">
      <w:pPr>
        <w:pStyle w:val="Bibliografi"/>
        <w:rPr>
          <w:rFonts w:ascii="Times New Roman" w:hAnsi="Times New Roman"/>
        </w:rPr>
      </w:pPr>
      <w:r w:rsidRPr="00922119">
        <w:rPr>
          <w:rFonts w:ascii="Times New Roman" w:hAnsi="Times New Roman"/>
        </w:rPr>
        <w:t>[12]</w:t>
      </w:r>
      <w:r w:rsidRPr="00922119">
        <w:rPr>
          <w:rFonts w:ascii="Times New Roman" w:hAnsi="Times New Roman"/>
        </w:rPr>
        <w:tab/>
        <w:t xml:space="preserve">L. Mathew and V. R. Bindu, “A Review of Natural Language Processing Techniques for Sentiment Analysis using Pre-trained Models,” </w:t>
      </w:r>
      <w:r w:rsidRPr="00922119">
        <w:rPr>
          <w:rFonts w:ascii="Times New Roman" w:hAnsi="Times New Roman"/>
          <w:i/>
          <w:iCs/>
        </w:rPr>
        <w:t>2020 Fourth International Conference on Computing Methodologies and Communication (ICCMC)</w:t>
      </w:r>
      <w:r w:rsidRPr="00922119">
        <w:rPr>
          <w:rFonts w:ascii="Times New Roman" w:hAnsi="Times New Roman"/>
        </w:rPr>
        <w:t>, no. Query date: 2024-05-07 16:17:37, 2020, doi: 10.1109/iccmc48092.2020.iccmc-00064.</w:t>
      </w:r>
    </w:p>
    <w:p w14:paraId="2FE11BA8" w14:textId="77777777" w:rsidR="00A95CC8" w:rsidRPr="00922119" w:rsidRDefault="00A95CC8" w:rsidP="00A95CC8">
      <w:pPr>
        <w:pStyle w:val="Bibliografi"/>
        <w:rPr>
          <w:rFonts w:ascii="Times New Roman" w:hAnsi="Times New Roman"/>
        </w:rPr>
      </w:pPr>
      <w:r w:rsidRPr="00922119">
        <w:rPr>
          <w:rFonts w:ascii="Times New Roman" w:hAnsi="Times New Roman"/>
        </w:rPr>
        <w:t>[13]</w:t>
      </w:r>
      <w:r w:rsidRPr="00922119">
        <w:rPr>
          <w:rFonts w:ascii="Times New Roman" w:hAnsi="Times New Roman"/>
        </w:rPr>
        <w:tab/>
        <w:t xml:space="preserve">P. Awatramani, R. Daware, H. Chouhan, A. Vaswani, and S. Khedkar, “Sentiment Analysis of </w:t>
      </w:r>
      <w:r w:rsidRPr="00922119">
        <w:rPr>
          <w:rFonts w:ascii="Times New Roman" w:hAnsi="Times New Roman"/>
        </w:rPr>
        <w:lastRenderedPageBreak/>
        <w:t xml:space="preserve">Mixed-Case Language using Natural Language Processing,” </w:t>
      </w:r>
      <w:r w:rsidRPr="00922119">
        <w:rPr>
          <w:rFonts w:ascii="Times New Roman" w:hAnsi="Times New Roman"/>
          <w:i/>
          <w:iCs/>
        </w:rPr>
        <w:t>2021 Third International Conference on Inventive Research in Computing Applications (ICIRCA)</w:t>
      </w:r>
      <w:r w:rsidRPr="00922119">
        <w:rPr>
          <w:rFonts w:ascii="Times New Roman" w:hAnsi="Times New Roman"/>
        </w:rPr>
        <w:t>, no. Query date: 2024-05-07 16:17:37, 2021, doi: 10.1109/icirca51532.2021.9544554.</w:t>
      </w:r>
    </w:p>
    <w:p w14:paraId="69EED3FF" w14:textId="77777777" w:rsidR="00A95CC8" w:rsidRPr="00922119" w:rsidRDefault="00A95CC8" w:rsidP="00A95CC8">
      <w:pPr>
        <w:pStyle w:val="Bibliografi"/>
        <w:rPr>
          <w:rFonts w:ascii="Times New Roman" w:hAnsi="Times New Roman"/>
        </w:rPr>
      </w:pPr>
      <w:r w:rsidRPr="00922119">
        <w:rPr>
          <w:rFonts w:ascii="Times New Roman" w:hAnsi="Times New Roman"/>
        </w:rPr>
        <w:t>[14]</w:t>
      </w:r>
      <w:r w:rsidRPr="00922119">
        <w:rPr>
          <w:rFonts w:ascii="Times New Roman" w:hAnsi="Times New Roman"/>
        </w:rPr>
        <w:tab/>
        <w:t xml:space="preserve">M. Bowden, “A Review of Textual and Voice Processing Algorithms in the Field of Natural Language Processing,” </w:t>
      </w:r>
      <w:r w:rsidRPr="00922119">
        <w:rPr>
          <w:rFonts w:ascii="Times New Roman" w:hAnsi="Times New Roman"/>
          <w:i/>
          <w:iCs/>
        </w:rPr>
        <w:t>Journal of Computing and Natural Science</w:t>
      </w:r>
      <w:r w:rsidRPr="00922119">
        <w:rPr>
          <w:rFonts w:ascii="Times New Roman" w:hAnsi="Times New Roman"/>
        </w:rPr>
        <w:t>, no. Query date: 2024-05-07 16:17:37, pp. 194–203, 2023, doi: 10.53759/181x/jcns202303018.</w:t>
      </w:r>
    </w:p>
    <w:p w14:paraId="0A47C0EC" w14:textId="77777777" w:rsidR="00A95CC8" w:rsidRPr="00922119" w:rsidRDefault="00A95CC8" w:rsidP="00A95CC8">
      <w:pPr>
        <w:pStyle w:val="Bibliografi"/>
        <w:rPr>
          <w:rFonts w:ascii="Times New Roman" w:hAnsi="Times New Roman"/>
        </w:rPr>
      </w:pPr>
      <w:r w:rsidRPr="00922119">
        <w:rPr>
          <w:rFonts w:ascii="Times New Roman" w:hAnsi="Times New Roman"/>
        </w:rPr>
        <w:t>[15]</w:t>
      </w:r>
      <w:r w:rsidRPr="00922119">
        <w:rPr>
          <w:rFonts w:ascii="Times New Roman" w:hAnsi="Times New Roman"/>
        </w:rPr>
        <w:tab/>
        <w:t xml:space="preserve">I. Espinosa-Zaragoza, J. Abreu-Salas, E. Lloret, P. Moreda, and M. Palomar, “A Review of Research-based Automatic Text Simplification Tools,” </w:t>
      </w:r>
      <w:r w:rsidRPr="00922119">
        <w:rPr>
          <w:rFonts w:ascii="Times New Roman" w:hAnsi="Times New Roman"/>
          <w:i/>
          <w:iCs/>
        </w:rPr>
        <w:t>Proceedings of the Conference Recent Advances in Natural Language Processing - Large Language Models for Natural Language Processings</w:t>
      </w:r>
      <w:r w:rsidRPr="00922119">
        <w:rPr>
          <w:rFonts w:ascii="Times New Roman" w:hAnsi="Times New Roman"/>
        </w:rPr>
        <w:t>, no. Query date: 2024-05-07 16:17:37, 2023, doi: 10.26615/978-954-452-092-2_036.</w:t>
      </w:r>
    </w:p>
    <w:p w14:paraId="7DC0C4B2" w14:textId="77777777" w:rsidR="00A95CC8" w:rsidRPr="00922119" w:rsidRDefault="00A95CC8" w:rsidP="00A95CC8">
      <w:pPr>
        <w:pStyle w:val="Bibliografi"/>
        <w:rPr>
          <w:rFonts w:ascii="Times New Roman" w:hAnsi="Times New Roman"/>
        </w:rPr>
      </w:pPr>
      <w:r w:rsidRPr="00922119">
        <w:rPr>
          <w:rFonts w:ascii="Times New Roman" w:hAnsi="Times New Roman"/>
        </w:rPr>
        <w:t>[16]</w:t>
      </w:r>
      <w:r w:rsidRPr="00922119">
        <w:rPr>
          <w:rFonts w:ascii="Times New Roman" w:hAnsi="Times New Roman"/>
        </w:rPr>
        <w:tab/>
        <w:t xml:space="preserve">V. Arya, R. Khan, and Prof. M. Aggarwal, “A Chatbot Application by using Natural Language Processing and Artificial Intelligence Markup Language,” </w:t>
      </w:r>
      <w:r w:rsidRPr="00922119">
        <w:rPr>
          <w:rFonts w:ascii="Times New Roman" w:hAnsi="Times New Roman"/>
          <w:i/>
          <w:iCs/>
        </w:rPr>
        <w:t>International Journal of Soft Computing and Engineering</w:t>
      </w:r>
      <w:r w:rsidRPr="00922119">
        <w:rPr>
          <w:rFonts w:ascii="Times New Roman" w:hAnsi="Times New Roman"/>
        </w:rPr>
        <w:t>, vol. 12, no. 3, pp. 1–7, 2022, doi: 10.35940/ijsce.c3566.0712322.</w:t>
      </w:r>
    </w:p>
    <w:p w14:paraId="6746CBE2" w14:textId="77777777" w:rsidR="00A95CC8" w:rsidRPr="00922119" w:rsidRDefault="00A95CC8" w:rsidP="00A95CC8">
      <w:pPr>
        <w:pStyle w:val="Bibliografi"/>
        <w:rPr>
          <w:rFonts w:ascii="Times New Roman" w:hAnsi="Times New Roman"/>
        </w:rPr>
      </w:pPr>
      <w:r w:rsidRPr="00922119">
        <w:rPr>
          <w:rFonts w:ascii="Times New Roman" w:hAnsi="Times New Roman"/>
        </w:rPr>
        <w:t>[17]</w:t>
      </w:r>
      <w:r w:rsidRPr="00922119">
        <w:rPr>
          <w:rFonts w:ascii="Times New Roman" w:hAnsi="Times New Roman"/>
        </w:rPr>
        <w:tab/>
        <w:t xml:space="preserve">K. Miao, X. Mao, and C. Li, “Individualism of particles in particle swarm optimization,” </w:t>
      </w:r>
      <w:r w:rsidRPr="00922119">
        <w:rPr>
          <w:rFonts w:ascii="Times New Roman" w:hAnsi="Times New Roman"/>
          <w:i/>
          <w:iCs/>
        </w:rPr>
        <w:t>Applied Soft Computing</w:t>
      </w:r>
      <w:r w:rsidRPr="00922119">
        <w:rPr>
          <w:rFonts w:ascii="Times New Roman" w:hAnsi="Times New Roman"/>
        </w:rPr>
        <w:t>, vol. 83, no. Query date: 2024-05-07 16:17:37, pp. 105619–105619, 2019, doi: 10.1016/j.asoc.2019.105619.</w:t>
      </w:r>
    </w:p>
    <w:p w14:paraId="22089A9C" w14:textId="77777777" w:rsidR="00A95CC8" w:rsidRPr="00922119" w:rsidRDefault="00A95CC8" w:rsidP="00A95CC8">
      <w:pPr>
        <w:pStyle w:val="Bibliografi"/>
        <w:rPr>
          <w:rFonts w:ascii="Times New Roman" w:hAnsi="Times New Roman"/>
        </w:rPr>
      </w:pPr>
      <w:r w:rsidRPr="00922119">
        <w:rPr>
          <w:rFonts w:ascii="Times New Roman" w:hAnsi="Times New Roman"/>
        </w:rPr>
        <w:t>[18]</w:t>
      </w:r>
      <w:r w:rsidRPr="00922119">
        <w:rPr>
          <w:rFonts w:ascii="Times New Roman" w:hAnsi="Times New Roman"/>
        </w:rPr>
        <w:tab/>
        <w:t xml:space="preserve">X. Xu, Y. Li, and Q. M. J. Wu, “A completed local shrinkage pattern for texture classification,” </w:t>
      </w:r>
      <w:r w:rsidRPr="00922119">
        <w:rPr>
          <w:rFonts w:ascii="Times New Roman" w:hAnsi="Times New Roman"/>
          <w:i/>
          <w:iCs/>
        </w:rPr>
        <w:t>Applied Soft Computing</w:t>
      </w:r>
      <w:r w:rsidRPr="00922119">
        <w:rPr>
          <w:rFonts w:ascii="Times New Roman" w:hAnsi="Times New Roman"/>
        </w:rPr>
        <w:t>, vol. 97, no. Query date: 2024-05-07 16:17:37, pp. 106830–106830, 2020, doi: 10.1016/j.asoc.2020.106830.</w:t>
      </w:r>
    </w:p>
    <w:p w14:paraId="3F200FAA" w14:textId="77777777" w:rsidR="00A95CC8" w:rsidRPr="00922119" w:rsidRDefault="00A95CC8" w:rsidP="00A95CC8">
      <w:pPr>
        <w:pStyle w:val="Bibliografi"/>
        <w:rPr>
          <w:rFonts w:ascii="Times New Roman" w:hAnsi="Times New Roman"/>
        </w:rPr>
      </w:pPr>
      <w:r w:rsidRPr="00922119">
        <w:rPr>
          <w:rFonts w:ascii="Times New Roman" w:hAnsi="Times New Roman"/>
        </w:rPr>
        <w:t>[19]</w:t>
      </w:r>
      <w:r w:rsidRPr="00922119">
        <w:rPr>
          <w:rFonts w:ascii="Times New Roman" w:hAnsi="Times New Roman"/>
        </w:rPr>
        <w:tab/>
        <w:t xml:space="preserve">R. Sun, G. Wang, W. Zhang, L.-T. Hsu, and W. Y. Ochieng, “A gradient boosting decision </w:t>
      </w:r>
      <w:proofErr w:type="gramStart"/>
      <w:r w:rsidRPr="00922119">
        <w:rPr>
          <w:rFonts w:ascii="Times New Roman" w:hAnsi="Times New Roman"/>
        </w:rPr>
        <w:t>tree based</w:t>
      </w:r>
      <w:proofErr w:type="gramEnd"/>
      <w:r w:rsidRPr="00922119">
        <w:rPr>
          <w:rFonts w:ascii="Times New Roman" w:hAnsi="Times New Roman"/>
        </w:rPr>
        <w:t xml:space="preserve"> GPS signal reception classification algorithm,” </w:t>
      </w:r>
      <w:r w:rsidRPr="00922119">
        <w:rPr>
          <w:rFonts w:ascii="Times New Roman" w:hAnsi="Times New Roman"/>
          <w:i/>
          <w:iCs/>
        </w:rPr>
        <w:t>Applied Soft Computing</w:t>
      </w:r>
      <w:r w:rsidRPr="00922119">
        <w:rPr>
          <w:rFonts w:ascii="Times New Roman" w:hAnsi="Times New Roman"/>
        </w:rPr>
        <w:t>, vol. 86, no. Query date: 2024-05-07 16:17:37, pp. 105942–105942, 2020, doi: 10.1016/j.asoc.2019.105942.</w:t>
      </w:r>
    </w:p>
    <w:p w14:paraId="4C05C10D" w14:textId="77777777" w:rsidR="00A95CC8" w:rsidRPr="00922119" w:rsidRDefault="00A95CC8" w:rsidP="00A95CC8">
      <w:pPr>
        <w:pStyle w:val="Bibliografi"/>
        <w:rPr>
          <w:rFonts w:ascii="Times New Roman" w:hAnsi="Times New Roman"/>
        </w:rPr>
      </w:pPr>
      <w:r w:rsidRPr="00922119">
        <w:rPr>
          <w:rFonts w:ascii="Times New Roman" w:hAnsi="Times New Roman"/>
        </w:rPr>
        <w:t>[20]</w:t>
      </w:r>
      <w:r w:rsidRPr="00922119">
        <w:rPr>
          <w:rFonts w:ascii="Times New Roman" w:hAnsi="Times New Roman"/>
        </w:rPr>
        <w:tab/>
        <w:t xml:space="preserve">J. Qiu, X. Xiang, C. Wang, and X. Zhang, “A multi-objective feature selection approach based on chemical reaction optimization,” </w:t>
      </w:r>
      <w:r w:rsidRPr="00922119">
        <w:rPr>
          <w:rFonts w:ascii="Times New Roman" w:hAnsi="Times New Roman"/>
          <w:i/>
          <w:iCs/>
        </w:rPr>
        <w:t>Applied Soft Computing</w:t>
      </w:r>
      <w:r w:rsidRPr="00922119">
        <w:rPr>
          <w:rFonts w:ascii="Times New Roman" w:hAnsi="Times New Roman"/>
        </w:rPr>
        <w:t>, vol. 112, no. Query date: 2024-05-07 16:17:37, pp. 107794–107794, 2021, doi: 10.1016/j.asoc.2021.107794.</w:t>
      </w:r>
    </w:p>
    <w:p w14:paraId="13CBF6D4" w14:textId="77777777" w:rsidR="00A95CC8" w:rsidRPr="00922119" w:rsidRDefault="00A95CC8" w:rsidP="00A95CC8">
      <w:pPr>
        <w:pStyle w:val="Bibliografi"/>
        <w:rPr>
          <w:rFonts w:ascii="Times New Roman" w:hAnsi="Times New Roman"/>
        </w:rPr>
      </w:pPr>
      <w:r w:rsidRPr="00922119">
        <w:rPr>
          <w:rFonts w:ascii="Times New Roman" w:hAnsi="Times New Roman"/>
        </w:rPr>
        <w:t>[21]</w:t>
      </w:r>
      <w:r w:rsidRPr="00922119">
        <w:rPr>
          <w:rFonts w:ascii="Times New Roman" w:hAnsi="Times New Roman"/>
        </w:rPr>
        <w:tab/>
        <w:t xml:space="preserve">L. Li, G. Li, and L. Chang, “A many-objective particle swarm optimization with grid dominance ranking and clustering,” </w:t>
      </w:r>
      <w:r w:rsidRPr="00922119">
        <w:rPr>
          <w:rFonts w:ascii="Times New Roman" w:hAnsi="Times New Roman"/>
          <w:i/>
          <w:iCs/>
        </w:rPr>
        <w:t>Applied Soft Computing</w:t>
      </w:r>
      <w:r w:rsidRPr="00922119">
        <w:rPr>
          <w:rFonts w:ascii="Times New Roman" w:hAnsi="Times New Roman"/>
        </w:rPr>
        <w:t>, vol. 96, no. Query date: 2024-05-07 16:17:37, pp. 106661–106661, 2020, doi: 10.1016/j.asoc.2020.106661.</w:t>
      </w:r>
    </w:p>
    <w:p w14:paraId="12C8D419" w14:textId="77777777" w:rsidR="00A95CC8" w:rsidRPr="00922119" w:rsidRDefault="00A95CC8" w:rsidP="00A95CC8">
      <w:pPr>
        <w:pStyle w:val="Bibliografi"/>
        <w:rPr>
          <w:rFonts w:ascii="Times New Roman" w:hAnsi="Times New Roman"/>
        </w:rPr>
      </w:pPr>
      <w:r w:rsidRPr="00922119">
        <w:rPr>
          <w:rFonts w:ascii="Times New Roman" w:hAnsi="Times New Roman"/>
        </w:rPr>
        <w:t>[22]</w:t>
      </w:r>
      <w:r w:rsidRPr="00922119">
        <w:rPr>
          <w:rFonts w:ascii="Times New Roman" w:hAnsi="Times New Roman"/>
        </w:rPr>
        <w:tab/>
        <w:t xml:space="preserve">Y. Cui, X. Meng, and J. Qiao, “A multi-objective particle swarm optimization algorithm based on two-archive mechanism,” </w:t>
      </w:r>
      <w:r w:rsidRPr="00922119">
        <w:rPr>
          <w:rFonts w:ascii="Times New Roman" w:hAnsi="Times New Roman"/>
          <w:i/>
          <w:iCs/>
        </w:rPr>
        <w:t>Applied Soft Computing</w:t>
      </w:r>
      <w:r w:rsidRPr="00922119">
        <w:rPr>
          <w:rFonts w:ascii="Times New Roman" w:hAnsi="Times New Roman"/>
        </w:rPr>
        <w:t>, vol. 119, no. Query date: 2024-05-07 16:17:37, pp. 108532–108532, 2022, doi: 10.1016/j.asoc.2022.108532.</w:t>
      </w:r>
    </w:p>
    <w:p w14:paraId="3D7D7596" w14:textId="77777777" w:rsidR="00A95CC8" w:rsidRPr="00922119" w:rsidRDefault="00A95CC8" w:rsidP="00A95CC8">
      <w:pPr>
        <w:pStyle w:val="Bibliografi"/>
        <w:rPr>
          <w:rFonts w:ascii="Times New Roman" w:hAnsi="Times New Roman"/>
        </w:rPr>
      </w:pPr>
      <w:r w:rsidRPr="00922119">
        <w:rPr>
          <w:rFonts w:ascii="Times New Roman" w:hAnsi="Times New Roman"/>
        </w:rPr>
        <w:t>[23]</w:t>
      </w:r>
      <w:r w:rsidRPr="00922119">
        <w:rPr>
          <w:rFonts w:ascii="Times New Roman" w:hAnsi="Times New Roman"/>
        </w:rPr>
        <w:tab/>
        <w:t xml:space="preserve">L. Yang, X. Hu, and K. Li, “A vector angles-based many-objective particle swarm optimization algorithm using archive,” </w:t>
      </w:r>
      <w:r w:rsidRPr="00922119">
        <w:rPr>
          <w:rFonts w:ascii="Times New Roman" w:hAnsi="Times New Roman"/>
          <w:i/>
          <w:iCs/>
        </w:rPr>
        <w:t>Applied Soft Computing</w:t>
      </w:r>
      <w:r w:rsidRPr="00922119">
        <w:rPr>
          <w:rFonts w:ascii="Times New Roman" w:hAnsi="Times New Roman"/>
        </w:rPr>
        <w:t>, vol. 106, no. Query date: 2024-05-07 16:17:37, pp. 107299–107299, 2021, doi: 10.1016/j.asoc.2021.107299.</w:t>
      </w:r>
    </w:p>
    <w:p w14:paraId="1114BF4E" w14:textId="77777777" w:rsidR="00A95CC8" w:rsidRPr="00922119" w:rsidRDefault="00A95CC8" w:rsidP="00A95CC8">
      <w:pPr>
        <w:pStyle w:val="Bibliografi"/>
        <w:rPr>
          <w:rFonts w:ascii="Times New Roman" w:hAnsi="Times New Roman"/>
        </w:rPr>
      </w:pPr>
      <w:r w:rsidRPr="00922119">
        <w:rPr>
          <w:rFonts w:ascii="Times New Roman" w:hAnsi="Times New Roman"/>
        </w:rPr>
        <w:t>[24]</w:t>
      </w:r>
      <w:r w:rsidRPr="00922119">
        <w:rPr>
          <w:rFonts w:ascii="Times New Roman" w:hAnsi="Times New Roman"/>
        </w:rPr>
        <w:tab/>
        <w:t xml:space="preserve">V. Gupta, N. Joshi, and I. Mathur, “Advanced Machine Learning Techniques in Natural Language Processing for Indian Languages,” </w:t>
      </w:r>
      <w:r w:rsidRPr="00922119">
        <w:rPr>
          <w:rFonts w:ascii="Times New Roman" w:hAnsi="Times New Roman"/>
          <w:i/>
          <w:iCs/>
        </w:rPr>
        <w:t>Smart Techniques for a Smarter Planet</w:t>
      </w:r>
      <w:r w:rsidRPr="00922119">
        <w:rPr>
          <w:rFonts w:ascii="Times New Roman" w:hAnsi="Times New Roman"/>
        </w:rPr>
        <w:t>, no. Query date: 2024-05-07 16:17:37, pp. 117–144, 2019, doi: 10.1007/978-3-030-03131-2_7.</w:t>
      </w:r>
    </w:p>
    <w:p w14:paraId="63FBD592" w14:textId="77777777" w:rsidR="00A95CC8" w:rsidRPr="00922119" w:rsidRDefault="00A95CC8" w:rsidP="00A95CC8">
      <w:pPr>
        <w:pStyle w:val="Bibliografi"/>
        <w:rPr>
          <w:rFonts w:ascii="Times New Roman" w:hAnsi="Times New Roman"/>
        </w:rPr>
      </w:pPr>
      <w:r w:rsidRPr="00922119">
        <w:rPr>
          <w:rFonts w:ascii="Times New Roman" w:hAnsi="Times New Roman"/>
        </w:rPr>
        <w:t>[25]</w:t>
      </w:r>
      <w:r w:rsidRPr="00922119">
        <w:rPr>
          <w:rFonts w:ascii="Times New Roman" w:hAnsi="Times New Roman"/>
        </w:rPr>
        <w:tab/>
        <w:t xml:space="preserve">H. Chen, Q. Zhang, J. Luo, Y. Xu, and X. Zhang, “An enhanced Bacterial Foraging Optimization and its application for training kernel extreme learning machine,” </w:t>
      </w:r>
      <w:r w:rsidRPr="00922119">
        <w:rPr>
          <w:rFonts w:ascii="Times New Roman" w:hAnsi="Times New Roman"/>
          <w:i/>
          <w:iCs/>
        </w:rPr>
        <w:t>Applied Soft Computing</w:t>
      </w:r>
      <w:r w:rsidRPr="00922119">
        <w:rPr>
          <w:rFonts w:ascii="Times New Roman" w:hAnsi="Times New Roman"/>
        </w:rPr>
        <w:t>, vol. 86, no. Query date: 2024-05-07 16:17:37, pp. 105884–105884, 2020, doi: 10.1016/j.asoc.2019.105884.</w:t>
      </w:r>
    </w:p>
    <w:p w14:paraId="4F3D31C2" w14:textId="77777777" w:rsidR="00A95CC8" w:rsidRPr="00922119" w:rsidRDefault="00A95CC8" w:rsidP="00A95CC8">
      <w:pPr>
        <w:pStyle w:val="Bibliografi"/>
        <w:rPr>
          <w:rFonts w:ascii="Times New Roman" w:hAnsi="Times New Roman"/>
        </w:rPr>
      </w:pPr>
      <w:r w:rsidRPr="00922119">
        <w:rPr>
          <w:rFonts w:ascii="Times New Roman" w:hAnsi="Times New Roman"/>
        </w:rPr>
        <w:t>[26]</w:t>
      </w:r>
      <w:r w:rsidRPr="00922119">
        <w:rPr>
          <w:rFonts w:ascii="Times New Roman" w:hAnsi="Times New Roman"/>
        </w:rPr>
        <w:tab/>
        <w:t xml:space="preserve">X. Tang, Q. Zhang, Z. Peng, W. Pedrycz, and S. Yang, “Distribution linguistic preference relations with incomplete symbolic proportions for group decision making,” </w:t>
      </w:r>
      <w:r w:rsidRPr="00922119">
        <w:rPr>
          <w:rFonts w:ascii="Times New Roman" w:hAnsi="Times New Roman"/>
          <w:i/>
          <w:iCs/>
        </w:rPr>
        <w:t>Applied Soft Computing</w:t>
      </w:r>
      <w:r w:rsidRPr="00922119">
        <w:rPr>
          <w:rFonts w:ascii="Times New Roman" w:hAnsi="Times New Roman"/>
        </w:rPr>
        <w:t>, vol. 88, no. Query date: 2024-05-07 16:17:37, pp. 106005–106005, 2020, doi: 10.1016/j.asoc.2019.106005.</w:t>
      </w:r>
    </w:p>
    <w:p w14:paraId="79AAB2A5" w14:textId="77777777" w:rsidR="00A95CC8" w:rsidRPr="00922119" w:rsidRDefault="00A95CC8" w:rsidP="00A95CC8">
      <w:pPr>
        <w:pStyle w:val="Bibliografi"/>
        <w:rPr>
          <w:rFonts w:ascii="Times New Roman" w:hAnsi="Times New Roman"/>
        </w:rPr>
      </w:pPr>
      <w:r w:rsidRPr="00922119">
        <w:rPr>
          <w:rFonts w:ascii="Times New Roman" w:hAnsi="Times New Roman"/>
        </w:rPr>
        <w:t>[27]</w:t>
      </w:r>
      <w:r w:rsidRPr="00922119">
        <w:rPr>
          <w:rFonts w:ascii="Times New Roman" w:hAnsi="Times New Roman"/>
        </w:rPr>
        <w:tab/>
        <w:t xml:space="preserve">X. Jin, “Application of machine vision based on genetic algorithm in image painting style method and image processing optimization,” </w:t>
      </w:r>
      <w:r w:rsidRPr="00922119">
        <w:rPr>
          <w:rFonts w:ascii="Times New Roman" w:hAnsi="Times New Roman"/>
          <w:i/>
          <w:iCs/>
        </w:rPr>
        <w:t>Soft Computing</w:t>
      </w:r>
      <w:r w:rsidRPr="00922119">
        <w:rPr>
          <w:rFonts w:ascii="Times New Roman" w:hAnsi="Times New Roman"/>
        </w:rPr>
        <w:t>, no. Query date: 2024-05-07 16:17:37, 2023, doi: 10.1007/s00500-023-08408-1.</w:t>
      </w:r>
    </w:p>
    <w:p w14:paraId="2494559C" w14:textId="77777777" w:rsidR="00A95CC8" w:rsidRPr="00922119" w:rsidRDefault="00A95CC8" w:rsidP="00A95CC8">
      <w:pPr>
        <w:pStyle w:val="Bibliografi"/>
        <w:rPr>
          <w:rFonts w:ascii="Times New Roman" w:hAnsi="Times New Roman"/>
        </w:rPr>
      </w:pPr>
      <w:r w:rsidRPr="00922119">
        <w:rPr>
          <w:rFonts w:ascii="Times New Roman" w:hAnsi="Times New Roman"/>
        </w:rPr>
        <w:t>[28]</w:t>
      </w:r>
      <w:r w:rsidRPr="00922119">
        <w:rPr>
          <w:rFonts w:ascii="Times New Roman" w:hAnsi="Times New Roman"/>
        </w:rPr>
        <w:tab/>
        <w:t xml:space="preserve">D. Song, “Image processing algorithm based on soft computing and mathematical morphology,” </w:t>
      </w:r>
      <w:r w:rsidRPr="00922119">
        <w:rPr>
          <w:rFonts w:ascii="Times New Roman" w:hAnsi="Times New Roman"/>
          <w:i/>
          <w:iCs/>
        </w:rPr>
        <w:t>Third International Conference on Signal Image Processing and Communication (ICSIPC 2023)</w:t>
      </w:r>
      <w:r w:rsidRPr="00922119">
        <w:rPr>
          <w:rFonts w:ascii="Times New Roman" w:hAnsi="Times New Roman"/>
        </w:rPr>
        <w:t>, no. Query date: 2024-05-07 16:17:37, 2023, doi: 10.1117/12.3004638.</w:t>
      </w:r>
    </w:p>
    <w:p w14:paraId="69A50A46" w14:textId="77777777" w:rsidR="00A95CC8" w:rsidRPr="00922119" w:rsidRDefault="00A95CC8" w:rsidP="00A95CC8">
      <w:pPr>
        <w:pStyle w:val="Bibliografi"/>
        <w:rPr>
          <w:rFonts w:ascii="Times New Roman" w:hAnsi="Times New Roman"/>
        </w:rPr>
      </w:pPr>
      <w:r w:rsidRPr="00922119">
        <w:rPr>
          <w:rFonts w:ascii="Times New Roman" w:hAnsi="Times New Roman"/>
        </w:rPr>
        <w:t>[29]</w:t>
      </w:r>
      <w:r w:rsidRPr="00922119">
        <w:rPr>
          <w:rFonts w:ascii="Times New Roman" w:hAnsi="Times New Roman"/>
        </w:rPr>
        <w:tab/>
        <w:t xml:space="preserve">A. H. Moghaddam and S. Momtazi, “Image processing meets time series analysis: Predicting Forex profitable technical pattern positions,” </w:t>
      </w:r>
      <w:r w:rsidRPr="00922119">
        <w:rPr>
          <w:rFonts w:ascii="Times New Roman" w:hAnsi="Times New Roman"/>
          <w:i/>
          <w:iCs/>
        </w:rPr>
        <w:t>Applied Soft Computing</w:t>
      </w:r>
      <w:r w:rsidRPr="00922119">
        <w:rPr>
          <w:rFonts w:ascii="Times New Roman" w:hAnsi="Times New Roman"/>
        </w:rPr>
        <w:t>, vol. 108, no. Query date: 2024-05-07 16:17:37, pp. 107460–107460, 2021, doi: 10.1016/j.asoc.2021.107460.</w:t>
      </w:r>
    </w:p>
    <w:p w14:paraId="7B882001" w14:textId="77777777" w:rsidR="00A95CC8" w:rsidRPr="00922119" w:rsidRDefault="00A95CC8" w:rsidP="00A95CC8">
      <w:pPr>
        <w:pStyle w:val="Bibliografi"/>
        <w:rPr>
          <w:rFonts w:ascii="Times New Roman" w:hAnsi="Times New Roman"/>
        </w:rPr>
      </w:pPr>
      <w:r w:rsidRPr="00922119">
        <w:rPr>
          <w:rFonts w:ascii="Times New Roman" w:hAnsi="Times New Roman"/>
        </w:rPr>
        <w:t>[30]</w:t>
      </w:r>
      <w:r w:rsidRPr="00922119">
        <w:rPr>
          <w:rFonts w:ascii="Times New Roman" w:hAnsi="Times New Roman"/>
        </w:rPr>
        <w:tab/>
        <w:t xml:space="preserve">P. Jiang, Y. Xue, and F. Neri, “Convolutional neural network pruning based on multi-objective feature map selection for image classification,” </w:t>
      </w:r>
      <w:r w:rsidRPr="00922119">
        <w:rPr>
          <w:rFonts w:ascii="Times New Roman" w:hAnsi="Times New Roman"/>
          <w:i/>
          <w:iCs/>
        </w:rPr>
        <w:t>Applied Soft Computing</w:t>
      </w:r>
      <w:r w:rsidRPr="00922119">
        <w:rPr>
          <w:rFonts w:ascii="Times New Roman" w:hAnsi="Times New Roman"/>
        </w:rPr>
        <w:t>, vol. 139, no. Query date: 2024-05-07 16:17:37, pp. 110229–110229, 2023, doi: 10.1016/j.asoc.2023.110229.</w:t>
      </w:r>
    </w:p>
    <w:p w14:paraId="3040BAE1" w14:textId="77777777" w:rsidR="00A95CC8" w:rsidRPr="00922119" w:rsidRDefault="00A95CC8" w:rsidP="00A95CC8">
      <w:pPr>
        <w:pStyle w:val="Bibliografi"/>
        <w:rPr>
          <w:rFonts w:ascii="Times New Roman" w:hAnsi="Times New Roman"/>
        </w:rPr>
      </w:pPr>
      <w:r w:rsidRPr="00922119">
        <w:rPr>
          <w:rFonts w:ascii="Times New Roman" w:hAnsi="Times New Roman"/>
        </w:rPr>
        <w:t>[31]</w:t>
      </w:r>
      <w:r w:rsidRPr="00922119">
        <w:rPr>
          <w:rFonts w:ascii="Times New Roman" w:hAnsi="Times New Roman"/>
        </w:rPr>
        <w:tab/>
        <w:t xml:space="preserve">B. Pu, Y. Liu, N. Zhu, K. Li, and K. Li, “ED-ACNN: Novel attention convolutional neural network </w:t>
      </w:r>
      <w:r w:rsidRPr="00922119">
        <w:rPr>
          <w:rFonts w:ascii="Times New Roman" w:hAnsi="Times New Roman"/>
        </w:rPr>
        <w:lastRenderedPageBreak/>
        <w:t xml:space="preserve">based on encoder–decoder framework for human traffic prediction,” </w:t>
      </w:r>
      <w:r w:rsidRPr="00922119">
        <w:rPr>
          <w:rFonts w:ascii="Times New Roman" w:hAnsi="Times New Roman"/>
          <w:i/>
          <w:iCs/>
        </w:rPr>
        <w:t>Applied Soft Computing</w:t>
      </w:r>
      <w:r w:rsidRPr="00922119">
        <w:rPr>
          <w:rFonts w:ascii="Times New Roman" w:hAnsi="Times New Roman"/>
        </w:rPr>
        <w:t>, vol. 97, no. Query date: 2024-05-07 16:17:37, pp. 106688–106688, 2020, doi: 10.1016/j.asoc.2020.106688.</w:t>
      </w:r>
    </w:p>
    <w:p w14:paraId="3E4E0E99" w14:textId="77777777" w:rsidR="00A95CC8" w:rsidRPr="00922119" w:rsidRDefault="00A95CC8" w:rsidP="00A95CC8">
      <w:pPr>
        <w:pStyle w:val="Bibliografi"/>
        <w:rPr>
          <w:rFonts w:ascii="Times New Roman" w:hAnsi="Times New Roman"/>
        </w:rPr>
      </w:pPr>
      <w:r w:rsidRPr="00922119">
        <w:rPr>
          <w:rFonts w:ascii="Times New Roman" w:hAnsi="Times New Roman"/>
        </w:rPr>
        <w:t>[32]</w:t>
      </w:r>
      <w:r w:rsidRPr="00922119">
        <w:rPr>
          <w:rFonts w:ascii="Times New Roman" w:hAnsi="Times New Roman"/>
        </w:rPr>
        <w:tab/>
        <w:t xml:space="preserve">J. Liang, J. Wen, Z. Wang, and J. Wang, “Evolving semantic object segmentation methods automatically by genetic programming from images and image processing operators,” </w:t>
      </w:r>
      <w:r w:rsidRPr="00922119">
        <w:rPr>
          <w:rFonts w:ascii="Times New Roman" w:hAnsi="Times New Roman"/>
          <w:i/>
          <w:iCs/>
        </w:rPr>
        <w:t>Soft Computing</w:t>
      </w:r>
      <w:r w:rsidRPr="00922119">
        <w:rPr>
          <w:rFonts w:ascii="Times New Roman" w:hAnsi="Times New Roman"/>
        </w:rPr>
        <w:t>, vol. 24, no. 17, pp. 12887–12900, 2020, doi: 10.1007/s00500-020-04713-1.</w:t>
      </w:r>
    </w:p>
    <w:p w14:paraId="5392DAA6" w14:textId="77777777" w:rsidR="00A95CC8" w:rsidRPr="00922119" w:rsidRDefault="00A95CC8" w:rsidP="00A95CC8">
      <w:pPr>
        <w:pStyle w:val="Bibliografi"/>
        <w:rPr>
          <w:rFonts w:ascii="Times New Roman" w:hAnsi="Times New Roman"/>
        </w:rPr>
      </w:pPr>
      <w:r w:rsidRPr="00922119">
        <w:rPr>
          <w:rFonts w:ascii="Times New Roman" w:hAnsi="Times New Roman"/>
        </w:rPr>
        <w:t>[33]</w:t>
      </w:r>
      <w:r w:rsidRPr="00922119">
        <w:rPr>
          <w:rFonts w:ascii="Times New Roman" w:hAnsi="Times New Roman"/>
        </w:rPr>
        <w:tab/>
        <w:t xml:space="preserve">A. Elazab </w:t>
      </w:r>
      <w:r w:rsidRPr="00922119">
        <w:rPr>
          <w:rFonts w:ascii="Times New Roman" w:hAnsi="Times New Roman"/>
          <w:i/>
          <w:iCs/>
        </w:rPr>
        <w:t>et al.</w:t>
      </w:r>
      <w:r w:rsidRPr="00922119">
        <w:rPr>
          <w:rFonts w:ascii="Times New Roman" w:hAnsi="Times New Roman"/>
        </w:rPr>
        <w:t xml:space="preserve">, “An optimized generic cerebral tumor growth modeling framework by coupling biomechanical and diffusive models with treatment effects,” </w:t>
      </w:r>
      <w:r w:rsidRPr="00922119">
        <w:rPr>
          <w:rFonts w:ascii="Times New Roman" w:hAnsi="Times New Roman"/>
          <w:i/>
          <w:iCs/>
        </w:rPr>
        <w:t>Applied Soft Computing</w:t>
      </w:r>
      <w:r w:rsidRPr="00922119">
        <w:rPr>
          <w:rFonts w:ascii="Times New Roman" w:hAnsi="Times New Roman"/>
        </w:rPr>
        <w:t>, vol. 80, no. Query date: 2024-05-07 16:17:37, pp. 617–627, 2019, doi: 10.1016/j.asoc.2019.04.034.</w:t>
      </w:r>
    </w:p>
    <w:p w14:paraId="43DAEEB1" w14:textId="77777777" w:rsidR="00A95CC8" w:rsidRPr="00922119" w:rsidRDefault="00A95CC8" w:rsidP="00A95CC8">
      <w:pPr>
        <w:pStyle w:val="Bibliografi"/>
        <w:rPr>
          <w:rFonts w:ascii="Times New Roman" w:hAnsi="Times New Roman"/>
        </w:rPr>
      </w:pPr>
      <w:r w:rsidRPr="00922119">
        <w:rPr>
          <w:rFonts w:ascii="Times New Roman" w:hAnsi="Times New Roman"/>
        </w:rPr>
        <w:t>[34]</w:t>
      </w:r>
      <w:r w:rsidRPr="00922119">
        <w:rPr>
          <w:rFonts w:ascii="Times New Roman" w:hAnsi="Times New Roman"/>
        </w:rPr>
        <w:tab/>
        <w:t xml:space="preserve">N. F. Huseynova, “Decision Making on Tourism by Using Natural Language Processing,” </w:t>
      </w:r>
      <w:r w:rsidRPr="00922119">
        <w:rPr>
          <w:rFonts w:ascii="Times New Roman" w:hAnsi="Times New Roman"/>
          <w:i/>
          <w:iCs/>
        </w:rPr>
        <w:t>11th International Conference on Theory and Application of Soft Computing, Computing with Words and Perceptions and Artificial Intelligence - ICSCCW-2021</w:t>
      </w:r>
      <w:r w:rsidRPr="00922119">
        <w:rPr>
          <w:rFonts w:ascii="Times New Roman" w:hAnsi="Times New Roman"/>
        </w:rPr>
        <w:t>, no. Query date: 2024-05-07 16:17:37, pp. 741–747, 2022, doi: 10.1007/978-3-030-92127-9_98.</w:t>
      </w:r>
    </w:p>
    <w:p w14:paraId="4103D4B7" w14:textId="77777777" w:rsidR="00A95CC8" w:rsidRPr="00922119" w:rsidRDefault="00A95CC8" w:rsidP="00A95CC8">
      <w:pPr>
        <w:pStyle w:val="Bibliografi"/>
        <w:rPr>
          <w:rFonts w:ascii="Times New Roman" w:hAnsi="Times New Roman"/>
        </w:rPr>
      </w:pPr>
      <w:r w:rsidRPr="00922119">
        <w:rPr>
          <w:rFonts w:ascii="Times New Roman" w:hAnsi="Times New Roman"/>
        </w:rPr>
        <w:t>[35]</w:t>
      </w:r>
      <w:r w:rsidRPr="00922119">
        <w:rPr>
          <w:rFonts w:ascii="Times New Roman" w:hAnsi="Times New Roman"/>
        </w:rPr>
        <w:tab/>
        <w:t xml:space="preserve">F. Liu, J.-W. Zhang, and S.-C. Zou, “A decision making model based on the leading principal submatrices of a reciprocal preference relation,” </w:t>
      </w:r>
      <w:r w:rsidRPr="00922119">
        <w:rPr>
          <w:rFonts w:ascii="Times New Roman" w:hAnsi="Times New Roman"/>
          <w:i/>
          <w:iCs/>
        </w:rPr>
        <w:t>Applied Soft Computing</w:t>
      </w:r>
      <w:r w:rsidRPr="00922119">
        <w:rPr>
          <w:rFonts w:ascii="Times New Roman" w:hAnsi="Times New Roman"/>
        </w:rPr>
        <w:t>, vol. 94, no. Query date: 2024-05-07 16:17:37, pp. 106448–106448, 2020, doi: 10.1016/j.asoc.2020.106448.</w:t>
      </w:r>
    </w:p>
    <w:p w14:paraId="4B045735" w14:textId="77777777" w:rsidR="00A95CC8" w:rsidRPr="00922119" w:rsidRDefault="00A95CC8" w:rsidP="00A95CC8">
      <w:pPr>
        <w:pStyle w:val="Bibliografi"/>
        <w:rPr>
          <w:rFonts w:ascii="Times New Roman" w:hAnsi="Times New Roman"/>
        </w:rPr>
      </w:pPr>
      <w:r w:rsidRPr="00922119">
        <w:rPr>
          <w:rFonts w:ascii="Times New Roman" w:hAnsi="Times New Roman"/>
        </w:rPr>
        <w:t>[36]</w:t>
      </w:r>
      <w:r w:rsidRPr="00922119">
        <w:rPr>
          <w:rFonts w:ascii="Times New Roman" w:hAnsi="Times New Roman"/>
        </w:rPr>
        <w:tab/>
        <w:t xml:space="preserve">W. Song and J. Zhu, “A multistage risk decision making method for normal cloud model considering behavior characteristics,” </w:t>
      </w:r>
      <w:r w:rsidRPr="00922119">
        <w:rPr>
          <w:rFonts w:ascii="Times New Roman" w:hAnsi="Times New Roman"/>
          <w:i/>
          <w:iCs/>
        </w:rPr>
        <w:t>Applied Soft Computing</w:t>
      </w:r>
      <w:r w:rsidRPr="00922119">
        <w:rPr>
          <w:rFonts w:ascii="Times New Roman" w:hAnsi="Times New Roman"/>
        </w:rPr>
        <w:t>, vol. 78, no. Query date: 2024-05-07 16:17:37, pp. 393–406, 2019, doi: 10.1016/j.asoc.2019.02.033.</w:t>
      </w:r>
    </w:p>
    <w:p w14:paraId="00926739" w14:textId="77777777" w:rsidR="00A95CC8" w:rsidRPr="00922119" w:rsidRDefault="00A95CC8" w:rsidP="00A95CC8">
      <w:pPr>
        <w:pStyle w:val="Bibliografi"/>
        <w:rPr>
          <w:rFonts w:ascii="Times New Roman" w:hAnsi="Times New Roman"/>
        </w:rPr>
      </w:pPr>
      <w:r w:rsidRPr="00922119">
        <w:rPr>
          <w:rFonts w:ascii="Times New Roman" w:hAnsi="Times New Roman"/>
        </w:rPr>
        <w:t>[37]</w:t>
      </w:r>
      <w:r w:rsidRPr="00922119">
        <w:rPr>
          <w:rFonts w:ascii="Times New Roman" w:hAnsi="Times New Roman"/>
        </w:rPr>
        <w:tab/>
        <w:t xml:space="preserve">C. Shang, R. Zhang, and X. Zhu, “An adaptive consensus model in large-scale group decision making with noncooperative and compromising behaviors,” </w:t>
      </w:r>
      <w:r w:rsidRPr="00922119">
        <w:rPr>
          <w:rFonts w:ascii="Times New Roman" w:hAnsi="Times New Roman"/>
          <w:i/>
          <w:iCs/>
        </w:rPr>
        <w:t>Applied Soft Computing</w:t>
      </w:r>
      <w:r w:rsidRPr="00922119">
        <w:rPr>
          <w:rFonts w:ascii="Times New Roman" w:hAnsi="Times New Roman"/>
        </w:rPr>
        <w:t>, vol. 149, no. Query date: 2024-05-07 16:17:37, pp. 110944–110944, 2023, doi: 10.1016/j.asoc.2023.110944.</w:t>
      </w:r>
    </w:p>
    <w:p w14:paraId="0B8E9674" w14:textId="77777777" w:rsidR="00A95CC8" w:rsidRPr="00922119" w:rsidRDefault="00A95CC8" w:rsidP="00A95CC8">
      <w:pPr>
        <w:pStyle w:val="Bibliografi"/>
        <w:rPr>
          <w:rFonts w:ascii="Times New Roman" w:hAnsi="Times New Roman"/>
        </w:rPr>
      </w:pPr>
      <w:r w:rsidRPr="00922119">
        <w:rPr>
          <w:rFonts w:ascii="Times New Roman" w:hAnsi="Times New Roman"/>
        </w:rPr>
        <w:t>[38]</w:t>
      </w:r>
      <w:r w:rsidRPr="00922119">
        <w:rPr>
          <w:rFonts w:ascii="Times New Roman" w:hAnsi="Times New Roman"/>
        </w:rPr>
        <w:tab/>
        <w:t xml:space="preserve">B. PhaniRaghava and S. A. Kumar, “An Improved Chatbot for Predicting Disease and Medicines Using Natural Language Processing with Fuzzy Logic,” </w:t>
      </w:r>
      <w:r w:rsidRPr="00922119">
        <w:rPr>
          <w:rFonts w:ascii="Times New Roman" w:hAnsi="Times New Roman"/>
          <w:i/>
          <w:iCs/>
        </w:rPr>
        <w:t>Advances in Parallel Computing Algorithms, Tools and Paradigms</w:t>
      </w:r>
      <w:r w:rsidRPr="00922119">
        <w:rPr>
          <w:rFonts w:ascii="Times New Roman" w:hAnsi="Times New Roman"/>
        </w:rPr>
        <w:t>, no. Query date: 2024-05-07 16:17:37, 2022, doi: 10.3233/apc220035.</w:t>
      </w:r>
    </w:p>
    <w:p w14:paraId="782EA213" w14:textId="77777777" w:rsidR="00A95CC8" w:rsidRPr="00922119" w:rsidRDefault="00A95CC8" w:rsidP="00A95CC8">
      <w:pPr>
        <w:pStyle w:val="Bibliografi"/>
        <w:rPr>
          <w:rFonts w:ascii="Times New Roman" w:hAnsi="Times New Roman"/>
        </w:rPr>
      </w:pPr>
      <w:r w:rsidRPr="00922119">
        <w:rPr>
          <w:rFonts w:ascii="Times New Roman" w:hAnsi="Times New Roman"/>
        </w:rPr>
        <w:t>[39]</w:t>
      </w:r>
      <w:r w:rsidRPr="00922119">
        <w:rPr>
          <w:rFonts w:ascii="Times New Roman" w:hAnsi="Times New Roman"/>
        </w:rPr>
        <w:tab/>
        <w:t xml:space="preserve">Y. Kang and J. Dai, “Attribute reduction in inconsistent grey decision systems based on variable precision grey multigranulation rough set model,” </w:t>
      </w:r>
      <w:r w:rsidRPr="00922119">
        <w:rPr>
          <w:rFonts w:ascii="Times New Roman" w:hAnsi="Times New Roman"/>
          <w:i/>
          <w:iCs/>
        </w:rPr>
        <w:t>Applied Soft Computing</w:t>
      </w:r>
      <w:r w:rsidRPr="00922119">
        <w:rPr>
          <w:rFonts w:ascii="Times New Roman" w:hAnsi="Times New Roman"/>
        </w:rPr>
        <w:t>, vol. 133, no. Query date: 2024-05-07 16:17:37, pp. 109928–109928, 2023, doi: 10.1016/j.asoc.2022.109928.</w:t>
      </w:r>
    </w:p>
    <w:p w14:paraId="300CB89D" w14:textId="77777777" w:rsidR="00A95CC8" w:rsidRPr="00922119" w:rsidRDefault="00A95CC8" w:rsidP="00A95CC8">
      <w:pPr>
        <w:pStyle w:val="Bibliografi"/>
        <w:rPr>
          <w:rFonts w:ascii="Times New Roman" w:hAnsi="Times New Roman"/>
        </w:rPr>
      </w:pPr>
      <w:r w:rsidRPr="00922119">
        <w:rPr>
          <w:rFonts w:ascii="Times New Roman" w:hAnsi="Times New Roman"/>
        </w:rPr>
        <w:t>[40]</w:t>
      </w:r>
      <w:r w:rsidRPr="00922119">
        <w:rPr>
          <w:rFonts w:ascii="Times New Roman" w:hAnsi="Times New Roman"/>
        </w:rPr>
        <w:tab/>
        <w:t xml:space="preserve">R. Liu, R. Ren, J. Liu, and J. Liu, “A clustering and dimensionality reduction based evolutionary algorithm for large-scale multi-objective problems,” </w:t>
      </w:r>
      <w:r w:rsidRPr="00922119">
        <w:rPr>
          <w:rFonts w:ascii="Times New Roman" w:hAnsi="Times New Roman"/>
          <w:i/>
          <w:iCs/>
        </w:rPr>
        <w:t>Applied Soft Computing</w:t>
      </w:r>
      <w:r w:rsidRPr="00922119">
        <w:rPr>
          <w:rFonts w:ascii="Times New Roman" w:hAnsi="Times New Roman"/>
        </w:rPr>
        <w:t>, vol. 89, no. Query date: 2024-05-07 16:17:37, pp. 106120–106120, 2020, doi: 10.1016/j.asoc.2020.106120.</w:t>
      </w:r>
    </w:p>
    <w:p w14:paraId="73132B16" w14:textId="77777777" w:rsidR="00A95CC8" w:rsidRPr="00922119" w:rsidRDefault="00A95CC8" w:rsidP="00A95CC8">
      <w:pPr>
        <w:pStyle w:val="Bibliografi"/>
        <w:rPr>
          <w:rFonts w:ascii="Times New Roman" w:hAnsi="Times New Roman"/>
        </w:rPr>
      </w:pPr>
      <w:r w:rsidRPr="00922119">
        <w:rPr>
          <w:rFonts w:ascii="Times New Roman" w:hAnsi="Times New Roman"/>
        </w:rPr>
        <w:t>[41]</w:t>
      </w:r>
      <w:r w:rsidRPr="00922119">
        <w:rPr>
          <w:rFonts w:ascii="Times New Roman" w:hAnsi="Times New Roman"/>
        </w:rPr>
        <w:tab/>
        <w:t xml:space="preserve">C. Wang, B. Ma, and J. Sun, “A co-evolutionary genetic algorithm with knowledge transfer for multi-objective capacitated vehicle routing problems,” </w:t>
      </w:r>
      <w:r w:rsidRPr="00922119">
        <w:rPr>
          <w:rFonts w:ascii="Times New Roman" w:hAnsi="Times New Roman"/>
          <w:i/>
          <w:iCs/>
        </w:rPr>
        <w:t>Applied Soft Computing</w:t>
      </w:r>
      <w:r w:rsidRPr="00922119">
        <w:rPr>
          <w:rFonts w:ascii="Times New Roman" w:hAnsi="Times New Roman"/>
        </w:rPr>
        <w:t>, vol. 148, no. Query date: 2024-05-07 16:17:37, pp. 110913–110913, 2023, doi: 10.1016/j.asoc.2023.110913.</w:t>
      </w:r>
    </w:p>
    <w:p w14:paraId="4168D2D8" w14:textId="77777777" w:rsidR="00A95CC8" w:rsidRPr="00922119" w:rsidRDefault="00A95CC8" w:rsidP="00A95CC8">
      <w:pPr>
        <w:pStyle w:val="Bibliografi"/>
        <w:rPr>
          <w:rFonts w:ascii="Times New Roman" w:hAnsi="Times New Roman"/>
        </w:rPr>
      </w:pPr>
      <w:r w:rsidRPr="00922119">
        <w:rPr>
          <w:rFonts w:ascii="Times New Roman" w:hAnsi="Times New Roman"/>
        </w:rPr>
        <w:t>[42]</w:t>
      </w:r>
      <w:r w:rsidRPr="00922119">
        <w:rPr>
          <w:rFonts w:ascii="Times New Roman" w:hAnsi="Times New Roman"/>
        </w:rPr>
        <w:tab/>
        <w:t xml:space="preserve">Y. Yang, J. Liu, and S. Tan, “A constrained multi-objective evolutionary algorithm based on decomposition and dynamic constraint-handling mechanism,” </w:t>
      </w:r>
      <w:r w:rsidRPr="00922119">
        <w:rPr>
          <w:rFonts w:ascii="Times New Roman" w:hAnsi="Times New Roman"/>
          <w:i/>
          <w:iCs/>
        </w:rPr>
        <w:t>Applied Soft Computing</w:t>
      </w:r>
      <w:r w:rsidRPr="00922119">
        <w:rPr>
          <w:rFonts w:ascii="Times New Roman" w:hAnsi="Times New Roman"/>
        </w:rPr>
        <w:t>, vol. 89, no. Query date: 2024-05-07 16:17:37, pp. 106104–106104, 2020, doi: 10.1016/j.asoc.2020.106104.</w:t>
      </w:r>
    </w:p>
    <w:p w14:paraId="6D6D7904" w14:textId="77777777" w:rsidR="00A95CC8" w:rsidRPr="00922119" w:rsidRDefault="00A95CC8" w:rsidP="00A95CC8">
      <w:pPr>
        <w:pStyle w:val="Bibliografi"/>
        <w:rPr>
          <w:rFonts w:ascii="Times New Roman" w:hAnsi="Times New Roman"/>
        </w:rPr>
      </w:pPr>
      <w:r w:rsidRPr="00922119">
        <w:rPr>
          <w:rFonts w:ascii="Times New Roman" w:hAnsi="Times New Roman"/>
        </w:rPr>
        <w:t>[43]</w:t>
      </w:r>
      <w:r w:rsidRPr="00922119">
        <w:rPr>
          <w:rFonts w:ascii="Times New Roman" w:hAnsi="Times New Roman"/>
        </w:rPr>
        <w:tab/>
        <w:t xml:space="preserve">Y. Cai and J. Li, “Rethinking transition relationship between co-occurring items in graph neural networks for session-based recommendation,” </w:t>
      </w:r>
      <w:r w:rsidRPr="00922119">
        <w:rPr>
          <w:rFonts w:ascii="Times New Roman" w:hAnsi="Times New Roman"/>
          <w:i/>
          <w:iCs/>
        </w:rPr>
        <w:t>Applied Soft Computing</w:t>
      </w:r>
      <w:r w:rsidRPr="00922119">
        <w:rPr>
          <w:rFonts w:ascii="Times New Roman" w:hAnsi="Times New Roman"/>
        </w:rPr>
        <w:t>, vol. 126, no. Query date: 2024-05-07 16:17:37, pp. 109231–109231, 2022, doi: 10.1016/j.asoc.2022.109231.</w:t>
      </w:r>
    </w:p>
    <w:p w14:paraId="1BC87269" w14:textId="77777777" w:rsidR="00A95CC8" w:rsidRPr="00922119" w:rsidRDefault="00A95CC8" w:rsidP="00A95CC8">
      <w:pPr>
        <w:pStyle w:val="Bibliografi"/>
        <w:rPr>
          <w:rFonts w:ascii="Times New Roman" w:hAnsi="Times New Roman"/>
        </w:rPr>
      </w:pPr>
      <w:r w:rsidRPr="00922119">
        <w:rPr>
          <w:rFonts w:ascii="Times New Roman" w:hAnsi="Times New Roman"/>
        </w:rPr>
        <w:t>[44]</w:t>
      </w:r>
      <w:r w:rsidRPr="00922119">
        <w:rPr>
          <w:rFonts w:ascii="Times New Roman" w:hAnsi="Times New Roman"/>
        </w:rPr>
        <w:tab/>
        <w:t xml:space="preserve">Q. Zhu, F. Zhang, S. Liu, Y. Wu, and L. Wang, “A hybrid VMD–BiGRU model for rubber futures time series forecasting,” </w:t>
      </w:r>
      <w:r w:rsidRPr="00922119">
        <w:rPr>
          <w:rFonts w:ascii="Times New Roman" w:hAnsi="Times New Roman"/>
          <w:i/>
          <w:iCs/>
        </w:rPr>
        <w:t>Applied Soft Computing</w:t>
      </w:r>
      <w:r w:rsidRPr="00922119">
        <w:rPr>
          <w:rFonts w:ascii="Times New Roman" w:hAnsi="Times New Roman"/>
        </w:rPr>
        <w:t>, vol. 84, no. Query date: 2024-05-07 16:17:37, pp. 105739–105739, 2019, doi: 10.1016/j.asoc.2019.105739.</w:t>
      </w:r>
    </w:p>
    <w:p w14:paraId="73D9E59B" w14:textId="77777777" w:rsidR="00A95CC8" w:rsidRPr="00922119" w:rsidRDefault="00A95CC8" w:rsidP="00A95CC8">
      <w:pPr>
        <w:pStyle w:val="Bibliografi"/>
        <w:rPr>
          <w:rFonts w:ascii="Times New Roman" w:hAnsi="Times New Roman"/>
        </w:rPr>
      </w:pPr>
      <w:r w:rsidRPr="00922119">
        <w:rPr>
          <w:rFonts w:ascii="Times New Roman" w:hAnsi="Times New Roman"/>
        </w:rPr>
        <w:t>[45]</w:t>
      </w:r>
      <w:r w:rsidRPr="00922119">
        <w:rPr>
          <w:rFonts w:ascii="Times New Roman" w:hAnsi="Times New Roman"/>
        </w:rPr>
        <w:tab/>
        <w:t xml:space="preserve">C. Luo, C. Tan, X. Wang, and Y. Zheng, “An evolving recurrent interval type-2 intuitionistic fuzzy neural network for online learning and time series prediction,” </w:t>
      </w:r>
      <w:r w:rsidRPr="00922119">
        <w:rPr>
          <w:rFonts w:ascii="Times New Roman" w:hAnsi="Times New Roman"/>
          <w:i/>
          <w:iCs/>
        </w:rPr>
        <w:t>Applied Soft Computing</w:t>
      </w:r>
      <w:r w:rsidRPr="00922119">
        <w:rPr>
          <w:rFonts w:ascii="Times New Roman" w:hAnsi="Times New Roman"/>
        </w:rPr>
        <w:t>, vol. 78, no. Query date: 2024-05-07 16:17:37, pp. 150–163, 2019, doi: 10.1016/j.asoc.2019.02.032.</w:t>
      </w:r>
    </w:p>
    <w:p w14:paraId="094A65BF" w14:textId="77777777" w:rsidR="00A95CC8" w:rsidRPr="00922119" w:rsidRDefault="00A95CC8" w:rsidP="00A95CC8">
      <w:pPr>
        <w:pStyle w:val="Bibliografi"/>
        <w:rPr>
          <w:rFonts w:ascii="Times New Roman" w:hAnsi="Times New Roman"/>
        </w:rPr>
      </w:pPr>
      <w:r w:rsidRPr="00922119">
        <w:rPr>
          <w:rFonts w:ascii="Times New Roman" w:hAnsi="Times New Roman"/>
        </w:rPr>
        <w:t>[46]</w:t>
      </w:r>
      <w:r w:rsidRPr="00922119">
        <w:rPr>
          <w:rFonts w:ascii="Times New Roman" w:hAnsi="Times New Roman"/>
        </w:rPr>
        <w:tab/>
        <w:t xml:space="preserve">S. Han, H. Dong, X. Teng, X. Li, and X. Wang, “Correlational graph attention-based Long Short-Term Memory network for multivariate time series prediction,” </w:t>
      </w:r>
      <w:r w:rsidRPr="00922119">
        <w:rPr>
          <w:rFonts w:ascii="Times New Roman" w:hAnsi="Times New Roman"/>
          <w:i/>
          <w:iCs/>
        </w:rPr>
        <w:t>Applied Soft Computing</w:t>
      </w:r>
      <w:r w:rsidRPr="00922119">
        <w:rPr>
          <w:rFonts w:ascii="Times New Roman" w:hAnsi="Times New Roman"/>
        </w:rPr>
        <w:t>, vol. 106, no. Query date: 2024-05-07 16:17:37, pp. 107377–107377, 2021, doi: 10.1016/j.asoc.2021.107377.</w:t>
      </w:r>
    </w:p>
    <w:p w14:paraId="062DFC60" w14:textId="77777777" w:rsidR="00A95CC8" w:rsidRPr="00922119" w:rsidRDefault="00A95CC8" w:rsidP="00A95CC8">
      <w:pPr>
        <w:pStyle w:val="Bibliografi"/>
        <w:rPr>
          <w:rFonts w:ascii="Times New Roman" w:hAnsi="Times New Roman"/>
        </w:rPr>
      </w:pPr>
      <w:r w:rsidRPr="00922119">
        <w:rPr>
          <w:rFonts w:ascii="Times New Roman" w:hAnsi="Times New Roman"/>
        </w:rPr>
        <w:t>[47]</w:t>
      </w:r>
      <w:r w:rsidRPr="00922119">
        <w:rPr>
          <w:rFonts w:ascii="Times New Roman" w:hAnsi="Times New Roman"/>
        </w:rPr>
        <w:tab/>
        <w:t xml:space="preserve">C. Luo and H. Wang, “Fuzzy forecasting for long-term time series based on time-variant fuzzy information granules,” </w:t>
      </w:r>
      <w:r w:rsidRPr="00922119">
        <w:rPr>
          <w:rFonts w:ascii="Times New Roman" w:hAnsi="Times New Roman"/>
          <w:i/>
          <w:iCs/>
        </w:rPr>
        <w:t>Applied Soft Computing</w:t>
      </w:r>
      <w:r w:rsidRPr="00922119">
        <w:rPr>
          <w:rFonts w:ascii="Times New Roman" w:hAnsi="Times New Roman"/>
        </w:rPr>
        <w:t>, vol. 88, no. Query date: 2024-05-07 16:17:37, pp. 106046–106046, 2020, doi: 10.1016/j.asoc.2019.106046.</w:t>
      </w:r>
    </w:p>
    <w:p w14:paraId="2D3793E4" w14:textId="77777777" w:rsidR="00A95CC8" w:rsidRPr="00922119" w:rsidRDefault="00A95CC8" w:rsidP="00A95CC8">
      <w:pPr>
        <w:pStyle w:val="Bibliografi"/>
        <w:rPr>
          <w:rFonts w:ascii="Times New Roman" w:hAnsi="Times New Roman"/>
        </w:rPr>
      </w:pPr>
      <w:r w:rsidRPr="00922119">
        <w:rPr>
          <w:rFonts w:ascii="Times New Roman" w:hAnsi="Times New Roman"/>
        </w:rPr>
        <w:t>[48]</w:t>
      </w:r>
      <w:r w:rsidRPr="00922119">
        <w:rPr>
          <w:rFonts w:ascii="Times New Roman" w:hAnsi="Times New Roman"/>
        </w:rPr>
        <w:tab/>
        <w:t xml:space="preserve">Y. Li and F. Li, “Growing deep echo state network with supervised learning for time series prediction,” </w:t>
      </w:r>
      <w:r w:rsidRPr="00922119">
        <w:rPr>
          <w:rFonts w:ascii="Times New Roman" w:hAnsi="Times New Roman"/>
          <w:i/>
          <w:iCs/>
        </w:rPr>
        <w:t>Applied Soft Computing</w:t>
      </w:r>
      <w:r w:rsidRPr="00922119">
        <w:rPr>
          <w:rFonts w:ascii="Times New Roman" w:hAnsi="Times New Roman"/>
        </w:rPr>
        <w:t>, vol. 128, no. Query date: 2024-05-07 16:17:37, pp. 109454–109454, 2022, doi: 10.1016/j.asoc.2022.109454.</w:t>
      </w:r>
    </w:p>
    <w:p w14:paraId="48316154" w14:textId="73376230" w:rsidR="00A95CC8" w:rsidRPr="00922119" w:rsidRDefault="00A95CC8" w:rsidP="00A95CC8">
      <w:pPr>
        <w:pStyle w:val="Bibliografi"/>
        <w:rPr>
          <w:rFonts w:ascii="Times New Roman" w:hAnsi="Times New Roman"/>
        </w:rPr>
      </w:pPr>
      <w:r w:rsidRPr="00922119">
        <w:rPr>
          <w:rFonts w:ascii="Times New Roman" w:hAnsi="Times New Roman"/>
        </w:rPr>
        <w:t>[49]</w:t>
      </w:r>
      <w:r w:rsidRPr="00922119">
        <w:rPr>
          <w:rFonts w:ascii="Times New Roman" w:hAnsi="Times New Roman"/>
        </w:rPr>
        <w:tab/>
        <w:t xml:space="preserve">J. Jin, J. Zhu, L. Zhao, and L. Chen, “A fixed-time convergent and noise-tolerant zeroing neural network for online solution of time-varying matrix inversion,” </w:t>
      </w:r>
      <w:r w:rsidRPr="00922119">
        <w:rPr>
          <w:rFonts w:ascii="Times New Roman" w:hAnsi="Times New Roman"/>
          <w:i/>
          <w:iCs/>
        </w:rPr>
        <w:t>Applied Soft Computing</w:t>
      </w:r>
      <w:r w:rsidRPr="00922119">
        <w:rPr>
          <w:rFonts w:ascii="Times New Roman" w:hAnsi="Times New Roman"/>
        </w:rPr>
        <w:t xml:space="preserve">, vol. 130, no. Query date: </w:t>
      </w:r>
      <w:r w:rsidRPr="00922119">
        <w:rPr>
          <w:rFonts w:ascii="Times New Roman" w:hAnsi="Times New Roman"/>
        </w:rPr>
        <w:lastRenderedPageBreak/>
        <w:t>2024-05-07 16:17:37, pp. 109691–109691, 2022, doi: 10.1016/j.asoc.2022.109691.</w:t>
      </w:r>
      <w:r w:rsidR="00667BE1" w:rsidRPr="00922119">
        <w:rPr>
          <w:rFonts w:ascii="Times New Roman" w:hAnsi="Times New Roman"/>
        </w:rPr>
        <w:t xml:space="preserve"> </w:t>
      </w:r>
    </w:p>
    <w:p w14:paraId="296FA2A4" w14:textId="77777777" w:rsidR="00A95CC8" w:rsidRPr="00922119" w:rsidRDefault="00A95CC8" w:rsidP="00A95CC8">
      <w:pPr>
        <w:pStyle w:val="Bibliografi"/>
        <w:rPr>
          <w:rFonts w:ascii="Times New Roman" w:hAnsi="Times New Roman"/>
        </w:rPr>
      </w:pPr>
      <w:r w:rsidRPr="00922119">
        <w:rPr>
          <w:rFonts w:ascii="Times New Roman" w:hAnsi="Times New Roman"/>
        </w:rPr>
        <w:t>[50]</w:t>
      </w:r>
      <w:r w:rsidRPr="00922119">
        <w:rPr>
          <w:rFonts w:ascii="Times New Roman" w:hAnsi="Times New Roman"/>
        </w:rPr>
        <w:tab/>
        <w:t xml:space="preserve">X. Hu, G. Li, P. Niu, J. Wang, and L. Zha, “A generative adversarial neural network model for industrial boiler data repair,” </w:t>
      </w:r>
      <w:r w:rsidRPr="00922119">
        <w:rPr>
          <w:rFonts w:ascii="Times New Roman" w:hAnsi="Times New Roman"/>
          <w:i/>
          <w:iCs/>
        </w:rPr>
        <w:t>Applied Soft Computing</w:t>
      </w:r>
      <w:r w:rsidRPr="00922119">
        <w:rPr>
          <w:rFonts w:ascii="Times New Roman" w:hAnsi="Times New Roman"/>
        </w:rPr>
        <w:t>, vol. 104, no. Query date: 2024-05-07 16:17:37, pp. 107214–107214, 2021, doi: 10.1016/j.asoc.2021.107214.</w:t>
      </w:r>
    </w:p>
    <w:p w14:paraId="3ABF403A" w14:textId="77777777" w:rsidR="00A95CC8" w:rsidRPr="00922119" w:rsidRDefault="00A95CC8" w:rsidP="00A95CC8">
      <w:pPr>
        <w:pStyle w:val="Bibliografi"/>
        <w:rPr>
          <w:rFonts w:ascii="Times New Roman" w:hAnsi="Times New Roman"/>
        </w:rPr>
      </w:pPr>
      <w:r w:rsidRPr="00922119">
        <w:rPr>
          <w:rFonts w:ascii="Times New Roman" w:hAnsi="Times New Roman"/>
        </w:rPr>
        <w:t>[51]</w:t>
      </w:r>
      <w:r w:rsidRPr="00922119">
        <w:rPr>
          <w:rFonts w:ascii="Times New Roman" w:hAnsi="Times New Roman"/>
        </w:rPr>
        <w:tab/>
        <w:t xml:space="preserve">L. Kang, W. Cao, R.-S. Chen, and Y.-C. Chen, “An adaptively reversed diffusion dual-drive evolutionary algorithm in dynamic environments for intelligence prediction,” </w:t>
      </w:r>
      <w:r w:rsidRPr="00922119">
        <w:rPr>
          <w:rFonts w:ascii="Times New Roman" w:hAnsi="Times New Roman"/>
          <w:i/>
          <w:iCs/>
        </w:rPr>
        <w:t>Applied Soft Computing</w:t>
      </w:r>
      <w:r w:rsidRPr="00922119">
        <w:rPr>
          <w:rFonts w:ascii="Times New Roman" w:hAnsi="Times New Roman"/>
        </w:rPr>
        <w:t>, vol. 110, no. Query date: 2024-05-07 16:17:37, pp. 107761–107761, 2021, doi: 10.1016/j.asoc.2021.107761.</w:t>
      </w:r>
    </w:p>
    <w:p w14:paraId="560FB1F5" w14:textId="77777777" w:rsidR="00A95CC8" w:rsidRPr="00922119" w:rsidRDefault="00A95CC8" w:rsidP="00A95CC8">
      <w:pPr>
        <w:pStyle w:val="Bibliografi"/>
        <w:rPr>
          <w:rFonts w:ascii="Times New Roman" w:hAnsi="Times New Roman"/>
        </w:rPr>
      </w:pPr>
      <w:r w:rsidRPr="00922119">
        <w:rPr>
          <w:rFonts w:ascii="Times New Roman" w:hAnsi="Times New Roman"/>
        </w:rPr>
        <w:t>[52]</w:t>
      </w:r>
      <w:r w:rsidRPr="00922119">
        <w:rPr>
          <w:rFonts w:ascii="Times New Roman" w:hAnsi="Times New Roman"/>
        </w:rPr>
        <w:tab/>
        <w:t xml:space="preserve">F. Muñoz-Leiva, M. I. Viedma-del-Jesús, J. Sánchez-Fernández, and A. G. López-Herrera, “An application of co-word analysis and bibliometric maps for detecting the most highlighting themes in the consumer behaviour research from a longitudinal perspective,” </w:t>
      </w:r>
      <w:r w:rsidRPr="00922119">
        <w:rPr>
          <w:rFonts w:ascii="Times New Roman" w:hAnsi="Times New Roman"/>
          <w:i/>
          <w:iCs/>
        </w:rPr>
        <w:t>Qual Quant</w:t>
      </w:r>
      <w:r w:rsidRPr="00922119">
        <w:rPr>
          <w:rFonts w:ascii="Times New Roman" w:hAnsi="Times New Roman"/>
        </w:rPr>
        <w:t>, vol. 46, no. 4, pp. 1077–1095, Jun. 2012, doi: 10.1007/s11135-011-9565-3.</w:t>
      </w:r>
    </w:p>
    <w:p w14:paraId="332AE962" w14:textId="77777777" w:rsidR="00A95CC8" w:rsidRPr="00922119" w:rsidRDefault="00A95CC8" w:rsidP="00A95CC8">
      <w:pPr>
        <w:pStyle w:val="Bibliografi"/>
        <w:rPr>
          <w:rFonts w:ascii="Times New Roman" w:hAnsi="Times New Roman"/>
        </w:rPr>
      </w:pPr>
      <w:r w:rsidRPr="00922119">
        <w:rPr>
          <w:rFonts w:ascii="Times New Roman" w:hAnsi="Times New Roman"/>
        </w:rPr>
        <w:t>[53]</w:t>
      </w:r>
      <w:r w:rsidRPr="00922119">
        <w:rPr>
          <w:rFonts w:ascii="Times New Roman" w:hAnsi="Times New Roman"/>
        </w:rPr>
        <w:tab/>
        <w:t xml:space="preserve">Z. Feng, H. Li, W. Zeng, S.-H. Yang, and H. Qu, “Topology Density Map for Urban Data Visualization and Analysis,” </w:t>
      </w:r>
      <w:r w:rsidRPr="00922119">
        <w:rPr>
          <w:rFonts w:ascii="Times New Roman" w:hAnsi="Times New Roman"/>
          <w:i/>
          <w:iCs/>
        </w:rPr>
        <w:t>IEEE Trans. Visual. Comput. Graphics</w:t>
      </w:r>
      <w:r w:rsidRPr="00922119">
        <w:rPr>
          <w:rFonts w:ascii="Times New Roman" w:hAnsi="Times New Roman"/>
        </w:rPr>
        <w:t>, vol. 27, no. 2, pp. 828–838, Feb. 2021, doi: 10.1109/TVCG.2020.3030469.</w:t>
      </w:r>
    </w:p>
    <w:p w14:paraId="58A34143" w14:textId="4844900B" w:rsidR="00FE0193" w:rsidRPr="00922119" w:rsidRDefault="00FE0193" w:rsidP="00A95CC8">
      <w:pPr>
        <w:jc w:val="both"/>
        <w:rPr>
          <w:rFonts w:ascii="Times New Roman" w:hAnsi="Times New Roman"/>
          <w:b/>
          <w:bCs/>
        </w:rPr>
      </w:pPr>
      <w:r w:rsidRPr="00922119">
        <w:rPr>
          <w:rFonts w:ascii="Times New Roman" w:hAnsi="Times New Roman"/>
          <w:b/>
          <w:bCs/>
        </w:rPr>
        <w:fldChar w:fldCharType="end"/>
      </w:r>
    </w:p>
    <w:p w14:paraId="07A16AB0" w14:textId="67C51959" w:rsidR="005F6DB3" w:rsidRPr="00922119" w:rsidRDefault="005F6DB3" w:rsidP="00701588">
      <w:pPr>
        <w:spacing w:before="360"/>
        <w:ind w:left="360"/>
        <w:jc w:val="center"/>
        <w:rPr>
          <w:rFonts w:ascii="Times New Roman" w:hAnsi="Times New Roman"/>
        </w:rPr>
      </w:pPr>
    </w:p>
    <w:sectPr w:rsidR="005F6DB3" w:rsidRPr="00922119">
      <w:footerReference w:type="default" r:id="rId32"/>
      <w:endnotePr>
        <w:numFmt w:val="decimal"/>
      </w:end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A2AE32" w14:textId="77777777" w:rsidR="003C2B50" w:rsidRDefault="003C2B50">
      <w:r>
        <w:separator/>
      </w:r>
    </w:p>
  </w:endnote>
  <w:endnote w:type="continuationSeparator" w:id="0">
    <w:p w14:paraId="12059854" w14:textId="77777777" w:rsidR="003C2B50" w:rsidRDefault="003C2B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B8A503" w14:textId="0BDE8096" w:rsidR="005F6DB3" w:rsidRDefault="005F6DB3">
    <w:pPr>
      <w:tabs>
        <w:tab w:val="right" w:pos="9360"/>
      </w:tabs>
      <w:rPr>
        <w:rFonts w:cs="Calibri"/>
        <w:sz w:val="16"/>
        <w:szCs w:val="24"/>
      </w:rPr>
    </w:pPr>
  </w:p>
  <w:p w14:paraId="4929CE9D" w14:textId="77777777" w:rsidR="008B615C" w:rsidRDefault="008B615C">
    <w:pPr>
      <w:tabs>
        <w:tab w:val="right" w:pos="9360"/>
      </w:tabs>
      <w:rPr>
        <w:rFonts w:cs="Calibri"/>
        <w:sz w:val="16"/>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6C8ACA" w14:textId="77777777" w:rsidR="003C2B50" w:rsidRDefault="003C2B50">
      <w:r>
        <w:separator/>
      </w:r>
    </w:p>
  </w:footnote>
  <w:footnote w:type="continuationSeparator" w:id="0">
    <w:p w14:paraId="42964C51" w14:textId="77777777" w:rsidR="003C2B50" w:rsidRDefault="003C2B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00000001"/>
    <w:lvl w:ilvl="0" w:tplc="1E5E5EA0">
      <w:start w:val="1"/>
      <w:numFmt w:val="bullet"/>
      <w:lvlText w:val="•"/>
      <w:lvlJc w:val="left"/>
      <w:pPr>
        <w:ind w:left="720" w:hanging="500"/>
      </w:pPr>
      <w:rPr>
        <w:rFonts w:ascii="Times New Roman" w:eastAsia="Courier New" w:hAnsi="Times New Roman"/>
        <w:b w:val="0"/>
        <w:i w:val="0"/>
        <w:sz w:val="24"/>
      </w:rPr>
    </w:lvl>
    <w:lvl w:ilvl="1" w:tplc="A200838A">
      <w:start w:val="1"/>
      <w:numFmt w:val="decimal"/>
      <w:lvlText w:val=""/>
      <w:lvlJc w:val="left"/>
    </w:lvl>
    <w:lvl w:ilvl="2" w:tplc="EB6A005A">
      <w:start w:val="1"/>
      <w:numFmt w:val="decimal"/>
      <w:lvlText w:val=""/>
      <w:lvlJc w:val="left"/>
    </w:lvl>
    <w:lvl w:ilvl="3" w:tplc="E070BDF0">
      <w:start w:val="1"/>
      <w:numFmt w:val="decimal"/>
      <w:lvlText w:val=""/>
      <w:lvlJc w:val="left"/>
    </w:lvl>
    <w:lvl w:ilvl="4" w:tplc="461E79CC">
      <w:start w:val="1"/>
      <w:numFmt w:val="decimal"/>
      <w:lvlText w:val=""/>
      <w:lvlJc w:val="left"/>
    </w:lvl>
    <w:lvl w:ilvl="5" w:tplc="F7C4A5A8">
      <w:start w:val="1"/>
      <w:numFmt w:val="decimal"/>
      <w:lvlText w:val=""/>
      <w:lvlJc w:val="left"/>
    </w:lvl>
    <w:lvl w:ilvl="6" w:tplc="A91E92FE">
      <w:start w:val="1"/>
      <w:numFmt w:val="decimal"/>
      <w:lvlText w:val=""/>
      <w:lvlJc w:val="left"/>
    </w:lvl>
    <w:lvl w:ilvl="7" w:tplc="9E280D9A">
      <w:start w:val="1"/>
      <w:numFmt w:val="decimal"/>
      <w:lvlText w:val=""/>
      <w:lvlJc w:val="left"/>
    </w:lvl>
    <w:lvl w:ilvl="8" w:tplc="178CA168">
      <w:start w:val="1"/>
      <w:numFmt w:val="decimal"/>
      <w:lvlText w:val=""/>
      <w:lvlJc w:val="left"/>
    </w:lvl>
  </w:abstractNum>
  <w:abstractNum w:abstractNumId="1" w15:restartNumberingAfterBreak="0">
    <w:nsid w:val="114E10B8"/>
    <w:multiLevelType w:val="hybridMultilevel"/>
    <w:tmpl w:val="6148815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5991F08"/>
    <w:multiLevelType w:val="hybridMultilevel"/>
    <w:tmpl w:val="D0C8459A"/>
    <w:lvl w:ilvl="0" w:tplc="4A1CA4CC">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32CB42B6"/>
    <w:multiLevelType w:val="hybridMultilevel"/>
    <w:tmpl w:val="C5CA7326"/>
    <w:lvl w:ilvl="0" w:tplc="39DC3D86">
      <w:start w:val="1"/>
      <w:numFmt w:val="lowerLetter"/>
      <w:lvlText w:val="%1."/>
      <w:lvlJc w:val="left"/>
      <w:pPr>
        <w:ind w:left="1350" w:hanging="360"/>
      </w:pPr>
      <w:rPr>
        <w:rFonts w:ascii="Times New Roman" w:hAnsi="Times New Roman" w:cs="Times New Roman" w:hint="default"/>
      </w:rPr>
    </w:lvl>
    <w:lvl w:ilvl="1" w:tplc="04210019" w:tentative="1">
      <w:start w:val="1"/>
      <w:numFmt w:val="lowerLetter"/>
      <w:lvlText w:val="%2."/>
      <w:lvlJc w:val="left"/>
      <w:pPr>
        <w:ind w:left="2070" w:hanging="360"/>
      </w:pPr>
    </w:lvl>
    <w:lvl w:ilvl="2" w:tplc="0421001B" w:tentative="1">
      <w:start w:val="1"/>
      <w:numFmt w:val="lowerRoman"/>
      <w:lvlText w:val="%3."/>
      <w:lvlJc w:val="right"/>
      <w:pPr>
        <w:ind w:left="2790" w:hanging="180"/>
      </w:pPr>
    </w:lvl>
    <w:lvl w:ilvl="3" w:tplc="0421000F" w:tentative="1">
      <w:start w:val="1"/>
      <w:numFmt w:val="decimal"/>
      <w:lvlText w:val="%4."/>
      <w:lvlJc w:val="left"/>
      <w:pPr>
        <w:ind w:left="3510" w:hanging="360"/>
      </w:pPr>
    </w:lvl>
    <w:lvl w:ilvl="4" w:tplc="04210019" w:tentative="1">
      <w:start w:val="1"/>
      <w:numFmt w:val="lowerLetter"/>
      <w:lvlText w:val="%5."/>
      <w:lvlJc w:val="left"/>
      <w:pPr>
        <w:ind w:left="4230" w:hanging="360"/>
      </w:pPr>
    </w:lvl>
    <w:lvl w:ilvl="5" w:tplc="0421001B" w:tentative="1">
      <w:start w:val="1"/>
      <w:numFmt w:val="lowerRoman"/>
      <w:lvlText w:val="%6."/>
      <w:lvlJc w:val="right"/>
      <w:pPr>
        <w:ind w:left="4950" w:hanging="180"/>
      </w:pPr>
    </w:lvl>
    <w:lvl w:ilvl="6" w:tplc="0421000F" w:tentative="1">
      <w:start w:val="1"/>
      <w:numFmt w:val="decimal"/>
      <w:lvlText w:val="%7."/>
      <w:lvlJc w:val="left"/>
      <w:pPr>
        <w:ind w:left="5670" w:hanging="360"/>
      </w:pPr>
    </w:lvl>
    <w:lvl w:ilvl="7" w:tplc="04210019" w:tentative="1">
      <w:start w:val="1"/>
      <w:numFmt w:val="lowerLetter"/>
      <w:lvlText w:val="%8."/>
      <w:lvlJc w:val="left"/>
      <w:pPr>
        <w:ind w:left="6390" w:hanging="360"/>
      </w:pPr>
    </w:lvl>
    <w:lvl w:ilvl="8" w:tplc="0421001B" w:tentative="1">
      <w:start w:val="1"/>
      <w:numFmt w:val="lowerRoman"/>
      <w:lvlText w:val="%9."/>
      <w:lvlJc w:val="right"/>
      <w:pPr>
        <w:ind w:left="7110" w:hanging="180"/>
      </w:pPr>
    </w:lvl>
  </w:abstractNum>
  <w:abstractNum w:abstractNumId="4" w15:restartNumberingAfterBreak="0">
    <w:nsid w:val="3833338B"/>
    <w:multiLevelType w:val="hybridMultilevel"/>
    <w:tmpl w:val="2D4AF214"/>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F166176"/>
    <w:multiLevelType w:val="hybridMultilevel"/>
    <w:tmpl w:val="755A60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4DC8496D"/>
    <w:multiLevelType w:val="hybridMultilevel"/>
    <w:tmpl w:val="F69EB60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4CD5C1B"/>
    <w:multiLevelType w:val="hybridMultilevel"/>
    <w:tmpl w:val="65969DB4"/>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5D44C25"/>
    <w:multiLevelType w:val="hybridMultilevel"/>
    <w:tmpl w:val="149A9A3C"/>
    <w:lvl w:ilvl="0" w:tplc="04210019">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41179330">
    <w:abstractNumId w:val="0"/>
  </w:num>
  <w:num w:numId="2" w16cid:durableId="2110277548">
    <w:abstractNumId w:val="6"/>
  </w:num>
  <w:num w:numId="3" w16cid:durableId="466119485">
    <w:abstractNumId w:val="7"/>
  </w:num>
  <w:num w:numId="4" w16cid:durableId="2134472982">
    <w:abstractNumId w:val="3"/>
  </w:num>
  <w:num w:numId="5" w16cid:durableId="1200238705">
    <w:abstractNumId w:val="8"/>
  </w:num>
  <w:num w:numId="6" w16cid:durableId="845174093">
    <w:abstractNumId w:val="2"/>
  </w:num>
  <w:num w:numId="7" w16cid:durableId="2077700469">
    <w:abstractNumId w:val="4"/>
  </w:num>
  <w:num w:numId="8" w16cid:durableId="1277637776">
    <w:abstractNumId w:val="5"/>
  </w:num>
  <w:num w:numId="9" w16cid:durableId="1922911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oNotTrackMoves/>
  <w:defaultTabStop w:val="1200"/>
  <w:doNotShadeFormData/>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5F6DB3"/>
    <w:rsid w:val="00152EE4"/>
    <w:rsid w:val="001939DF"/>
    <w:rsid w:val="001C7853"/>
    <w:rsid w:val="001E5D55"/>
    <w:rsid w:val="00236681"/>
    <w:rsid w:val="002421B8"/>
    <w:rsid w:val="00254F34"/>
    <w:rsid w:val="002C2273"/>
    <w:rsid w:val="003C2B50"/>
    <w:rsid w:val="00441CA6"/>
    <w:rsid w:val="0045035E"/>
    <w:rsid w:val="004913DF"/>
    <w:rsid w:val="0049601B"/>
    <w:rsid w:val="004B4D6E"/>
    <w:rsid w:val="004D4CF0"/>
    <w:rsid w:val="004E1A34"/>
    <w:rsid w:val="005179C1"/>
    <w:rsid w:val="005F6DB3"/>
    <w:rsid w:val="00647703"/>
    <w:rsid w:val="00652A43"/>
    <w:rsid w:val="00667BE1"/>
    <w:rsid w:val="00701588"/>
    <w:rsid w:val="00733C22"/>
    <w:rsid w:val="007750A5"/>
    <w:rsid w:val="0078316E"/>
    <w:rsid w:val="00831E0C"/>
    <w:rsid w:val="00844138"/>
    <w:rsid w:val="00866A4F"/>
    <w:rsid w:val="0089276B"/>
    <w:rsid w:val="008B615C"/>
    <w:rsid w:val="00900B91"/>
    <w:rsid w:val="00922119"/>
    <w:rsid w:val="0093208C"/>
    <w:rsid w:val="00953098"/>
    <w:rsid w:val="00A12A5A"/>
    <w:rsid w:val="00A47399"/>
    <w:rsid w:val="00A95CC8"/>
    <w:rsid w:val="00B14EB3"/>
    <w:rsid w:val="00B25859"/>
    <w:rsid w:val="00C85C99"/>
    <w:rsid w:val="00C9034E"/>
    <w:rsid w:val="00CD2E1D"/>
    <w:rsid w:val="00CD4F7D"/>
    <w:rsid w:val="00EE2D3F"/>
    <w:rsid w:val="00EF0A0D"/>
    <w:rsid w:val="00FA3ED4"/>
    <w:rsid w:val="00FB1793"/>
    <w:rsid w:val="00FE019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067228"/>
  <w15:docId w15:val="{12488535-04C9-47E3-B364-7B354F11D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pPr>
      <w:widowControl w:val="0"/>
      <w:autoSpaceDE w:val="0"/>
      <w:autoSpaceDN w:val="0"/>
      <w:adjustRightInd w:val="0"/>
    </w:pPr>
    <w:rPr>
      <w:lang w:val="en-US" w:eastAsia="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uiPriority w:val="9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60" w:line="262" w:lineRule="auto"/>
    </w:pPr>
    <w:rPr>
      <w:rFonts w:cs="Calibri"/>
      <w:sz w:val="56"/>
      <w:lang w:val="en-US" w:eastAsia="en-US"/>
    </w:rPr>
  </w:style>
  <w:style w:type="paragraph" w:styleId="Bibliografi">
    <w:name w:val="Bibliography"/>
    <w:basedOn w:val="Normal"/>
    <w:next w:val="Normal"/>
    <w:uiPriority w:val="37"/>
    <w:unhideWhenUsed/>
    <w:rsid w:val="005179C1"/>
  </w:style>
  <w:style w:type="paragraph" w:styleId="Header">
    <w:name w:val="header"/>
    <w:basedOn w:val="Normal"/>
    <w:link w:val="HeaderKAR"/>
    <w:uiPriority w:val="99"/>
    <w:unhideWhenUsed/>
    <w:rsid w:val="008B615C"/>
    <w:pPr>
      <w:tabs>
        <w:tab w:val="center" w:pos="4513"/>
        <w:tab w:val="right" w:pos="9026"/>
      </w:tabs>
    </w:pPr>
  </w:style>
  <w:style w:type="character" w:customStyle="1" w:styleId="HeaderKAR">
    <w:name w:val="Header KAR"/>
    <w:link w:val="Header"/>
    <w:uiPriority w:val="99"/>
    <w:rsid w:val="008B615C"/>
    <w:rPr>
      <w:lang w:val="en-US" w:eastAsia="en-US"/>
    </w:rPr>
  </w:style>
  <w:style w:type="paragraph" w:styleId="Footer">
    <w:name w:val="footer"/>
    <w:basedOn w:val="Normal"/>
    <w:link w:val="FooterKAR"/>
    <w:uiPriority w:val="99"/>
    <w:unhideWhenUsed/>
    <w:rsid w:val="008B615C"/>
    <w:pPr>
      <w:tabs>
        <w:tab w:val="center" w:pos="4513"/>
        <w:tab w:val="right" w:pos="9026"/>
      </w:tabs>
    </w:pPr>
  </w:style>
  <w:style w:type="character" w:customStyle="1" w:styleId="FooterKAR">
    <w:name w:val="Footer KAR"/>
    <w:link w:val="Footer"/>
    <w:uiPriority w:val="99"/>
    <w:rsid w:val="008B615C"/>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8F550-BB87-4234-90C4-FC2330500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6</TotalTime>
  <Pages>20</Pages>
  <Words>14496</Words>
  <Characters>84807</Characters>
  <Application>Microsoft Office Word</Application>
  <DocSecurity>0</DocSecurity>
  <Lines>2068</Lines>
  <Paragraphs>788</Paragraphs>
  <ScaleCrop>false</ScaleCrop>
  <Company/>
  <LinksUpToDate>false</LinksUpToDate>
  <CharactersWithSpaces>9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dc:title>
  <dc:creator>&lt;$template_firstName&gt; &lt;$template_lastName&gt;</dc:creator>
  <cp:lastModifiedBy>asus tiktok</cp:lastModifiedBy>
  <cp:revision>14</cp:revision>
  <dcterms:created xsi:type="dcterms:W3CDTF">2024-06-14T21:02:00Z</dcterms:created>
  <dcterms:modified xsi:type="dcterms:W3CDTF">2024-06-18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bddba9ddd9ff205ab82e07b319e5b82abe5245f45f1b9e8c9b023c2478fe8f</vt:lpwstr>
  </property>
  <property fmtid="{D5CDD505-2E9C-101B-9397-08002B2CF9AE}" pid="3" name="ZOTERO_PREF_1">
    <vt:lpwstr>&lt;data data-version="3" zotero-version="6.0.36"&gt;&lt;session id="32q5oYrq"/&gt;&lt;style id="http://www.zotero.org/styles/ieee" locale="en-US" hasBibliography="1" bibliographyStyleHasBeenSet="1"/&gt;&lt;prefs&gt;&lt;pref name="fieldType" value="Field"/&gt;&lt;/prefs&gt;&lt;/data&gt;</vt:lpwstr>
  </property>
</Properties>
</file>